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F18AED1" w14:textId="4581F81D" w:rsidR="0002163A" w:rsidRPr="00A01D78" w:rsidRDefault="0002163A" w:rsidP="0002163A">
      <w:pPr>
        <w:ind w:left="720" w:hanging="720"/>
        <w:jc w:val="center"/>
        <w:rPr>
          <w:rFonts w:ascii="Times New Roman" w:eastAsia="Times New Roman" w:hAnsi="Times New Roman" w:cs="Times New Roman"/>
          <w:b/>
          <w:bCs/>
        </w:rPr>
      </w:pPr>
      <w:r w:rsidRPr="00A01D78">
        <w:rPr>
          <w:rFonts w:ascii="Times New Roman" w:eastAsia="Times New Roman" w:hAnsi="Times New Roman" w:cs="Times New Roman"/>
          <w:b/>
          <w:bCs/>
        </w:rPr>
        <w:t>Data &amp; Metadata Profile</w:t>
      </w:r>
    </w:p>
    <w:p w14:paraId="732F533C" w14:textId="77777777" w:rsidR="00A01D78" w:rsidRDefault="00A01D78" w:rsidP="0002163A">
      <w:pPr>
        <w:ind w:left="720" w:hanging="720"/>
        <w:rPr>
          <w:rFonts w:ascii="Times New Roman" w:eastAsia="Times New Roman" w:hAnsi="Times New Roman" w:cs="Times New Roman"/>
        </w:rPr>
      </w:pPr>
    </w:p>
    <w:p w14:paraId="7FC1BCE4" w14:textId="2F15D23E" w:rsidR="0002163A" w:rsidRPr="00A01D78" w:rsidRDefault="0002163A" w:rsidP="0002163A">
      <w:pPr>
        <w:ind w:left="720" w:hanging="720"/>
        <w:rPr>
          <w:rFonts w:ascii="Times New Roman" w:eastAsia="Times New Roman" w:hAnsi="Times New Roman" w:cs="Times New Roman"/>
        </w:rPr>
      </w:pPr>
      <w:r w:rsidRPr="00A01D78">
        <w:rPr>
          <w:rFonts w:ascii="Times New Roman" w:eastAsia="Times New Roman" w:hAnsi="Times New Roman" w:cs="Times New Roman"/>
        </w:rPr>
        <w:t xml:space="preserve">McFadden-Hiller, Jamie E., Dean E. Beyer Jr, and Jerrold L. </w:t>
      </w:r>
      <w:proofErr w:type="spellStart"/>
      <w:r w:rsidRPr="00A01D78">
        <w:rPr>
          <w:rFonts w:ascii="Times New Roman" w:eastAsia="Times New Roman" w:hAnsi="Times New Roman" w:cs="Times New Roman"/>
        </w:rPr>
        <w:t>Belant</w:t>
      </w:r>
      <w:proofErr w:type="spellEnd"/>
      <w:r w:rsidRPr="00A01D78">
        <w:rPr>
          <w:rFonts w:ascii="Times New Roman" w:eastAsia="Times New Roman" w:hAnsi="Times New Roman" w:cs="Times New Roman"/>
        </w:rPr>
        <w:t xml:space="preserve">. “Spatial Distribution of Black Bear Incident Reports in Michigan.” PLOS ONE 11, no. 4 (April 27, 2016): e0154474. </w:t>
      </w:r>
      <w:hyperlink r:id="rId6" w:history="1">
        <w:r w:rsidRPr="00A01D78">
          <w:rPr>
            <w:rFonts w:ascii="Times New Roman" w:eastAsia="Times New Roman" w:hAnsi="Times New Roman" w:cs="Times New Roman"/>
            <w:color w:val="0000FF"/>
            <w:u w:val="single"/>
          </w:rPr>
          <w:t>https://doi.org/10.1371/journal.pone.0154474</w:t>
        </w:r>
      </w:hyperlink>
      <w:r w:rsidRPr="00A01D78">
        <w:rPr>
          <w:rFonts w:ascii="Times New Roman" w:eastAsia="Times New Roman" w:hAnsi="Times New Roman" w:cs="Times New Roman"/>
        </w:rPr>
        <w:t>.</w:t>
      </w:r>
    </w:p>
    <w:p w14:paraId="788DE786" w14:textId="77777777" w:rsidR="00A01D78" w:rsidRDefault="00A01D78" w:rsidP="0002163A">
      <w:pPr>
        <w:rPr>
          <w:rFonts w:ascii="Times New Roman" w:hAnsi="Times New Roman" w:cs="Times New Roman"/>
        </w:rPr>
      </w:pPr>
    </w:p>
    <w:p w14:paraId="4678680B" w14:textId="1D5FA01B" w:rsidR="0002163A" w:rsidRPr="00A01D78" w:rsidRDefault="0002163A" w:rsidP="0002163A">
      <w:pPr>
        <w:rPr>
          <w:rFonts w:ascii="Times New Roman" w:hAnsi="Times New Roman" w:cs="Times New Roman"/>
        </w:rPr>
      </w:pPr>
      <w:r w:rsidRPr="00A01D78">
        <w:rPr>
          <w:rFonts w:ascii="Times New Roman" w:hAnsi="Times New Roman" w:cs="Times New Roman"/>
        </w:rPr>
        <w:t xml:space="preserve">Accessed from: </w:t>
      </w:r>
      <w:hyperlink r:id="rId7" w:history="1">
        <w:r w:rsidRPr="00A01D78">
          <w:rPr>
            <w:rStyle w:val="Hyperlink"/>
            <w:rFonts w:ascii="Times New Roman" w:hAnsi="Times New Roman" w:cs="Times New Roman"/>
          </w:rPr>
          <w:t>https://figshare.com/articles/dataset/Spatial_Distribution_of_Black_Bear_Incident_Reports_in_Michigan/3208564?file=5037811</w:t>
        </w:r>
      </w:hyperlink>
      <w:r w:rsidRPr="00A01D78">
        <w:rPr>
          <w:rFonts w:ascii="Times New Roman" w:hAnsi="Times New Roman" w:cs="Times New Roman"/>
        </w:rPr>
        <w:t xml:space="preserve"> </w:t>
      </w:r>
    </w:p>
    <w:p w14:paraId="143C5985" w14:textId="77777777" w:rsidR="0002163A" w:rsidRDefault="0002163A" w:rsidP="0002163A">
      <w:pPr>
        <w:rPr>
          <w:rFonts w:ascii="Times New Roman" w:hAnsi="Times New Roman" w:cs="Times New Roman"/>
        </w:rPr>
      </w:pPr>
    </w:p>
    <w:p w14:paraId="6A430FE4" w14:textId="77777777" w:rsidR="0002163A" w:rsidRDefault="0002163A" w:rsidP="0002163A">
      <w:pPr>
        <w:spacing w:line="480" w:lineRule="auto"/>
        <w:ind w:firstLine="720"/>
        <w:rPr>
          <w:rFonts w:ascii="Times New Roman" w:hAnsi="Times New Roman" w:cs="Times New Roman"/>
        </w:rPr>
      </w:pPr>
      <w:r>
        <w:rPr>
          <w:rFonts w:ascii="Times New Roman" w:hAnsi="Times New Roman" w:cs="Times New Roman"/>
        </w:rPr>
        <w:t>The data selected for this profile are public reports of black bear incidents in Michigan between 2003 and 2015. The data also include the region and location of the encounters, as well as the land cover of the area. These data come from reports received by the Michigan Department of Natural Resources (</w:t>
      </w:r>
      <w:proofErr w:type="spellStart"/>
      <w:r>
        <w:rPr>
          <w:rFonts w:ascii="Times New Roman" w:hAnsi="Times New Roman" w:cs="Times New Roman"/>
        </w:rPr>
        <w:t>MiDNR</w:t>
      </w:r>
      <w:proofErr w:type="spellEnd"/>
      <w:r>
        <w:rPr>
          <w:rFonts w:ascii="Times New Roman" w:hAnsi="Times New Roman" w:cs="Times New Roman"/>
        </w:rPr>
        <w:t xml:space="preserve">) of bear related incidents. Dean E. Beyer compiled these data from </w:t>
      </w:r>
      <w:proofErr w:type="spellStart"/>
      <w:r>
        <w:rPr>
          <w:rFonts w:ascii="Times New Roman" w:hAnsi="Times New Roman" w:cs="Times New Roman"/>
        </w:rPr>
        <w:t>MiDNR</w:t>
      </w:r>
      <w:proofErr w:type="spellEnd"/>
      <w:r>
        <w:rPr>
          <w:rFonts w:ascii="Times New Roman" w:hAnsi="Times New Roman" w:cs="Times New Roman"/>
        </w:rPr>
        <w:t xml:space="preserve">. Also included are data from </w:t>
      </w:r>
      <w:proofErr w:type="spellStart"/>
      <w:r>
        <w:rPr>
          <w:rFonts w:ascii="Times New Roman" w:hAnsi="Times New Roman" w:cs="Times New Roman"/>
        </w:rPr>
        <w:t>eMODIS</w:t>
      </w:r>
      <w:proofErr w:type="spellEnd"/>
      <w:r>
        <w:rPr>
          <w:rFonts w:ascii="Times New Roman" w:hAnsi="Times New Roman" w:cs="Times New Roman"/>
        </w:rPr>
        <w:t xml:space="preserve"> Normalized Difference Vegetation Index (NDVI) and National Land Cover Database (NLCD) based on the geographic regions of study in regard to vegetative food sources and land cover respectively. </w:t>
      </w:r>
    </w:p>
    <w:p w14:paraId="29C59018" w14:textId="77777777" w:rsidR="0002163A" w:rsidRDefault="0002163A" w:rsidP="0002163A">
      <w:pPr>
        <w:spacing w:line="480" w:lineRule="auto"/>
        <w:ind w:firstLine="720"/>
        <w:rPr>
          <w:rFonts w:ascii="Times New Roman" w:hAnsi="Times New Roman" w:cs="Times New Roman"/>
        </w:rPr>
      </w:pPr>
      <w:r>
        <w:rPr>
          <w:rFonts w:ascii="Times New Roman" w:hAnsi="Times New Roman" w:cs="Times New Roman"/>
        </w:rPr>
        <w:t xml:space="preserve">Key stakeholders of the data are the three creators credited in the repository record and their supporting institutions. Two of the creators are researchers with the Carnivore Ecology Laboratory of the Forest and Wildlife Research Center at Mississippi State University. The other creator is associated with the Wildlife Division of </w:t>
      </w:r>
      <w:proofErr w:type="spellStart"/>
      <w:r>
        <w:rPr>
          <w:rFonts w:ascii="Times New Roman" w:hAnsi="Times New Roman" w:cs="Times New Roman"/>
        </w:rPr>
        <w:t>MiDNR</w:t>
      </w:r>
      <w:proofErr w:type="spellEnd"/>
      <w:r>
        <w:rPr>
          <w:rFonts w:ascii="Times New Roman" w:hAnsi="Times New Roman" w:cs="Times New Roman"/>
        </w:rPr>
        <w:t xml:space="preserve">. In addition, wildlife managers and property owners looking to better understand circumstances and reduce black bear incidents, researchers investigating ecological impact on human-animal interactions have potential interest in the data. </w:t>
      </w:r>
    </w:p>
    <w:p w14:paraId="1B35C2A3" w14:textId="3D23B18F" w:rsidR="0002163A" w:rsidRDefault="0002163A" w:rsidP="0002163A">
      <w:pPr>
        <w:spacing w:line="480" w:lineRule="auto"/>
        <w:ind w:firstLine="720"/>
        <w:rPr>
          <w:rFonts w:ascii="Times New Roman" w:hAnsi="Times New Roman" w:cs="Times New Roman"/>
        </w:rPr>
      </w:pPr>
      <w:r>
        <w:rPr>
          <w:rFonts w:ascii="Times New Roman" w:hAnsi="Times New Roman" w:cs="Times New Roman"/>
        </w:rPr>
        <w:t xml:space="preserve">There are two </w:t>
      </w:r>
      <w:proofErr w:type="spellStart"/>
      <w:r>
        <w:rPr>
          <w:rFonts w:ascii="Times New Roman" w:hAnsi="Times New Roman" w:cs="Times New Roman"/>
        </w:rPr>
        <w:t>xslx</w:t>
      </w:r>
      <w:proofErr w:type="spellEnd"/>
      <w:r>
        <w:rPr>
          <w:rFonts w:ascii="Times New Roman" w:hAnsi="Times New Roman" w:cs="Times New Roman"/>
        </w:rPr>
        <w:t xml:space="preserve"> data files included in the dataset. Each file contains a metadata tab, and a data tab. In the data tab are entries for black bear encounters, randomized units from each geographic region used for comparison and modeling </w:t>
      </w:r>
      <w:r>
        <w:rPr>
          <w:rFonts w:ascii="Times New Roman" w:hAnsi="Times New Roman" w:cs="Times New Roman"/>
        </w:rPr>
        <w:fldChar w:fldCharType="begin"/>
      </w:r>
      <w:r>
        <w:rPr>
          <w:rFonts w:ascii="Times New Roman" w:hAnsi="Times New Roman" w:cs="Times New Roman"/>
        </w:rPr>
        <w:instrText xml:space="preserve"> ADDIN ZOTERO_ITEM CSL_CITATION {"citationID":"j2voMssX","properties":{"formattedCitation":"(McFadden-Hiller et al., 2016)","plainCitation":"(McFadden-Hiller et al., 2016)","noteIndex":0},"citationItems":[{"id":431,"uris":["http://zotero.org/users/6895393/items/H88VJAXG"],"uri":["http://zotero.org/users/6895393/items/H88VJAXG"],"itemData":{"id":431,"type":"article-journal","abstract":"Interactions between humans and carnivores have existed for centuries due to competition for food and space. American black bears are increasing in abundance and populations are expanding geographically in many portions of its range, including areas that are also increasing in human density, often resulting in associated increases in human-bear conflict (hereafter, bear incidents). We used public reports of bear incidents in Michigan, USA, from 2003–2011 to assess the relative contributions of ecological and anthropogenic variables in explaining the spatial distribution of bear incidents and estimated the potential risk of bear incidents. We used weighted Normalized Difference Vegetation Index mean as an index of primary productivity, region (i.e., Upper Peninsula or Lower Peninsula), primary and secondary road densities, and percentage land cover type within 6.5-km2 circular buffers around bear incidents and random points. We developed 22 a priori models and used generalized linear models and Akaike’s Information Criterion (AIC) to rank models. The global model was the best compromise between model complexity and model fit (w = 0.99), with a ΔAIC 8.99 units from the second best performing model. We found that as deciduous forest cover increased, the probability of bear incident occurrence increased. Among the measured anthropogenic variables, cultivated crops and primary roads were the most important in our AIC-best model and were both positively related to the probability of bear incident occurrence. The spatial distribution of relative bear incident risk varied markedly throughout Michigan. Forest cover fragmented with agriculture and other anthropogenic activities presents an environment that likely facilitates bear incidents. Our map can help wildlife managers identify areas of bear incident occurrence, which in turn can be used to help develop strategies aimed at reducing incidents. Researchers and wildlife managers can use similar mapping techniques to assess locations of specific conflict types or to address human impacts on endangered species.","container-title":"PLOS ONE","DOI":"10.1371/journal.pone.0154474","ISSN":"1932-6203","issue":"4","journalAbbreviation":"PLOS ONE","language":"en","note":"publisher: Public Library of Science","page":"e0154474","source":"PLoS Journals","title":"Spatial Distribution of Black Bear Incident Reports in Michigan","volume":"11","author":[{"family":"McFadden-Hiller","given":"Jamie E."},{"family":"Jr","given":"Dean E. Beyer"},{"family":"Belant","given":"Jerrold L."}],"issued":{"date-parts":[["2016",4,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Fadden-Hiller et al., 2016)</w:t>
      </w:r>
      <w:r>
        <w:rPr>
          <w:rFonts w:ascii="Times New Roman" w:hAnsi="Times New Roman" w:cs="Times New Roman"/>
        </w:rPr>
        <w:fldChar w:fldCharType="end"/>
      </w:r>
      <w:r>
        <w:rPr>
          <w:rFonts w:ascii="Times New Roman" w:hAnsi="Times New Roman" w:cs="Times New Roman"/>
        </w:rPr>
        <w:t xml:space="preserve">, and corresponding ecological data for each entry. The entries in “S1 Dataset” are encounters from </w:t>
      </w:r>
      <w:r>
        <w:rPr>
          <w:rFonts w:ascii="Times New Roman" w:hAnsi="Times New Roman" w:cs="Times New Roman"/>
        </w:rPr>
        <w:lastRenderedPageBreak/>
        <w:t xml:space="preserve">2003-2011 and were used in analysis; the entries in “S2 Dataset” are from 2012-2015 and were used in the evaluations of models </w:t>
      </w:r>
      <w:r>
        <w:rPr>
          <w:rFonts w:ascii="Times New Roman" w:hAnsi="Times New Roman" w:cs="Times New Roman"/>
        </w:rPr>
        <w:fldChar w:fldCharType="begin"/>
      </w:r>
      <w:r>
        <w:rPr>
          <w:rFonts w:ascii="Times New Roman" w:hAnsi="Times New Roman" w:cs="Times New Roman"/>
        </w:rPr>
        <w:instrText xml:space="preserve"> ADDIN ZOTERO_ITEM CSL_CITATION {"citationID":"FgjD9IDM","properties":{"formattedCitation":"(McFadden-Hiller et al., 2016)","plainCitation":"(McFadden-Hiller et al., 2016)","noteIndex":0},"citationItems":[{"id":431,"uris":["http://zotero.org/users/6895393/items/H88VJAXG"],"uri":["http://zotero.org/users/6895393/items/H88VJAXG"],"itemData":{"id":431,"type":"article-journal","abstract":"Interactions between humans and carnivores have existed for centuries due to competition for food and space. American black bears are increasing in abundance and populations are expanding geographically in many portions of its range, including areas that are also increasing in human density, often resulting in associated increases in human-bear conflict (hereafter, bear incidents). We used public reports of bear incidents in Michigan, USA, from 2003–2011 to assess the relative contributions of ecological and anthropogenic variables in explaining the spatial distribution of bear incidents and estimated the potential risk of bear incidents. We used weighted Normalized Difference Vegetation Index mean as an index of primary productivity, region (i.e., Upper Peninsula or Lower Peninsula), primary and secondary road densities, and percentage land cover type within 6.5-km2 circular buffers around bear incidents and random points. We developed 22 a priori models and used generalized linear models and Akaike’s Information Criterion (AIC) to rank models. The global model was the best compromise between model complexity and model fit (w = 0.99), with a ΔAIC 8.99 units from the second best performing model. We found that as deciduous forest cover increased, the probability of bear incident occurrence increased. Among the measured anthropogenic variables, cultivated crops and primary roads were the most important in our AIC-best model and were both positively related to the probability of bear incident occurrence. The spatial distribution of relative bear incident risk varied markedly throughout Michigan. Forest cover fragmented with agriculture and other anthropogenic activities presents an environment that likely facilitates bear incidents. Our map can help wildlife managers identify areas of bear incident occurrence, which in turn can be used to help develop strategies aimed at reducing incidents. Researchers and wildlife managers can use similar mapping techniques to assess locations of specific conflict types or to address human impacts on endangered species.","container-title":"PLOS ONE","DOI":"10.1371/journal.pone.0154474","ISSN":"1932-6203","issue":"4","journalAbbreviation":"PLOS ONE","language":"en","note":"publisher: Public Library of Science","page":"e0154474","source":"PLoS Journals","title":"Spatial Distribution of Black Bear Incident Reports in Michigan","volume":"11","author":[{"family":"McFadden-Hiller","given":"Jamie E."},{"family":"Jr","given":"Dean E. Beyer"},{"family":"Belant","given":"Jerrold L."}],"issued":{"date-parts":[["2016",4,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Fadden-Hiller et al., 2016)</w:t>
      </w:r>
      <w:r>
        <w:rPr>
          <w:rFonts w:ascii="Times New Roman" w:hAnsi="Times New Roman" w:cs="Times New Roman"/>
        </w:rPr>
        <w:fldChar w:fldCharType="end"/>
      </w:r>
      <w:r>
        <w:rPr>
          <w:rFonts w:ascii="Times New Roman" w:hAnsi="Times New Roman" w:cs="Times New Roman"/>
        </w:rPr>
        <w:t>. The data are under a Creative Commons Attribution 4.0 International (CC by 4.0) license, meaning that the data are able to be shared and adapted, but must attribute credit to the creators and indicate if any changes were made. The data are Excel Workbooks (.</w:t>
      </w:r>
      <w:proofErr w:type="spellStart"/>
      <w:r>
        <w:rPr>
          <w:rFonts w:ascii="Times New Roman" w:hAnsi="Times New Roman" w:cs="Times New Roman"/>
        </w:rPr>
        <w:t>xslx</w:t>
      </w:r>
      <w:proofErr w:type="spellEnd"/>
      <w:r>
        <w:rPr>
          <w:rFonts w:ascii="Times New Roman" w:hAnsi="Times New Roman" w:cs="Times New Roman"/>
        </w:rPr>
        <w:t xml:space="preserve"> files) and while a proprietary format, they can be accessed using a variety of widely available software including Excel, Numbers, Google Docs, or open software like OpenOffice.</w:t>
      </w:r>
    </w:p>
    <w:p w14:paraId="7878997D" w14:textId="77777777" w:rsidR="0002163A" w:rsidRDefault="0002163A" w:rsidP="0002163A">
      <w:pPr>
        <w:spacing w:line="480" w:lineRule="auto"/>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The metadata tabs in each of the data files contains descriptions of the contents for the column headings and do not include any other information. The files themselves are not named in a way that makes them easily identifiable, and there is no title or creator information included in the metadata. There </w:t>
      </w:r>
      <w:r w:rsidRPr="00596798">
        <w:rPr>
          <w:rFonts w:ascii="Times New Roman" w:hAnsi="Times New Roman" w:cs="Times New Roman"/>
        </w:rPr>
        <w:t>is no inclusion of the methods used in gathering the data or how the models were computed.</w:t>
      </w:r>
      <w:r>
        <w:rPr>
          <w:rFonts w:ascii="Times New Roman" w:hAnsi="Times New Roman" w:cs="Times New Roman"/>
        </w:rPr>
        <w:t xml:space="preserve"> Metadata citations can be exported from the repository as XML files according to </w:t>
      </w:r>
      <w:proofErr w:type="spellStart"/>
      <w:r>
        <w:rPr>
          <w:rFonts w:ascii="Times New Roman" w:hAnsi="Times New Roman" w:cs="Times New Roman"/>
        </w:rPr>
        <w:t>DataCite</w:t>
      </w:r>
      <w:proofErr w:type="spellEnd"/>
      <w:r>
        <w:rPr>
          <w:rFonts w:ascii="Times New Roman" w:hAnsi="Times New Roman" w:cs="Times New Roman"/>
        </w:rPr>
        <w:t xml:space="preserve"> and Dublin Core schemas among others. These metadata do include title, creator, identifier, relation, description, date and subject elements with appropriate values. They are however, separate from the dataset download and require intentional searching to locate and export when accessing the repository. Additionally, the subjects listed make the exported metadata seem auto generated by the repository, not intentionally described by the creator, as they do not fully represent the content of the data. The repository website misrepresents the data by including “Hematology” and “Cancer” as related categories to the dataset which are not relevant to the research at all.</w:t>
      </w:r>
    </w:p>
    <w:p w14:paraId="45A54C0B" w14:textId="47B2E547" w:rsidR="0002163A" w:rsidRDefault="0002163A" w:rsidP="0002163A">
      <w:pPr>
        <w:spacing w:line="480" w:lineRule="auto"/>
        <w:ind w:firstLine="720"/>
        <w:rPr>
          <w:rFonts w:ascii="Times New Roman" w:hAnsi="Times New Roman" w:cs="Times New Roman"/>
        </w:rPr>
      </w:pPr>
      <w:r>
        <w:rPr>
          <w:rFonts w:ascii="Times New Roman" w:hAnsi="Times New Roman" w:cs="Times New Roman"/>
        </w:rPr>
        <w:t xml:space="preserve">In order to improve the discoverability of the data set in the repository the keyword and category information would need to be modified to better reflect the content of the data. Metadata including license information, geographic or temporal coverage, and accurate subject </w:t>
      </w:r>
      <w:r>
        <w:rPr>
          <w:rFonts w:ascii="Times New Roman" w:hAnsi="Times New Roman" w:cs="Times New Roman"/>
        </w:rPr>
        <w:lastRenderedPageBreak/>
        <w:t xml:space="preserve">keywords would also help with discoverability in the repository </w:t>
      </w:r>
      <w:r>
        <w:rPr>
          <w:rFonts w:ascii="Times New Roman" w:hAnsi="Times New Roman" w:cs="Times New Roman"/>
        </w:rPr>
        <w:fldChar w:fldCharType="begin"/>
      </w:r>
      <w:r>
        <w:rPr>
          <w:rFonts w:ascii="Times New Roman" w:hAnsi="Times New Roman" w:cs="Times New Roman"/>
        </w:rPr>
        <w:instrText xml:space="preserve"> ADDIN ZOTERO_ITEM CSL_CITATION {"citationID":"a1Ju5lOf","properties":{"formattedCitation":"(Wu et al., 2019)","plainCitation":"(Wu et al., 2019)","noteIndex":0},"citationItems":[{"id":441,"uris":["http://zotero.org/users/6895393/items/UHBGPN74"],"uri":["http://zotero.org/users/6895393/items/UHBGPN74"],"itemData":{"id":441,"type":"article-journal","abstract":"Purpose - The work presented in this paper is intended to help data repositories improve the findability of data in their repository. Design/methodology/approach - Through existing resources and an online questionnaire, we collected 79 use cases describing users’ needs, and the contexts of these needs, when searching for data.","container-title":"Data Science Journal","DOI":"10.5334/dsj-2019-003","ISSN":"1683-1470","language":"en","page":"3","source":"DOI.org (Crossref)","title":"Data Discovery Paradigms: User Requirements and Recommendations for Data Repositories","title-short":"Data Discovery Paradigms","volume":"18","author":[{"family":"Wu","given":"Mingfang"},{"family":"Psomopoulos","given":"Fotis"},{"family":"Khalsa","given":"Siri Jodha"},{"family":"Waard","given":"Anita","non-dropping-particle":"de"}],"issued":{"date-parts":[["2019",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Wu et al., 2019)</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t>Some of t</w:t>
      </w:r>
      <w:r>
        <w:rPr>
          <w:rFonts w:ascii="Times New Roman" w:hAnsi="Times New Roman" w:cs="Times New Roman"/>
        </w:rPr>
        <w:t xml:space="preserve">hese metadata may have been provided by the creator when submitting the data set to the </w:t>
      </w:r>
      <w:proofErr w:type="gramStart"/>
      <w:r>
        <w:rPr>
          <w:rFonts w:ascii="Times New Roman" w:hAnsi="Times New Roman" w:cs="Times New Roman"/>
        </w:rPr>
        <w:t>repository, but</w:t>
      </w:r>
      <w:proofErr w:type="gramEnd"/>
      <w:r>
        <w:rPr>
          <w:rFonts w:ascii="Times New Roman" w:hAnsi="Times New Roman" w:cs="Times New Roman"/>
        </w:rPr>
        <w:t xml:space="preserve"> are not included with the data download and would be useful to have if the data were to be separated from the record or placed within another repository. </w:t>
      </w:r>
      <w:proofErr w:type="spellStart"/>
      <w:r>
        <w:rPr>
          <w:rFonts w:ascii="Times New Roman" w:hAnsi="Times New Roman" w:cs="Times New Roman"/>
        </w:rPr>
        <w:t>DataOne</w:t>
      </w:r>
      <w:proofErr w:type="spellEnd"/>
      <w:r>
        <w:rPr>
          <w:rFonts w:ascii="Times New Roman" w:hAnsi="Times New Roman" w:cs="Times New Roman"/>
        </w:rPr>
        <w:t xml:space="preserve"> also recommends including instructions on how to cite the dataset in the metadata which could also aide in discovery </w:t>
      </w:r>
      <w:r>
        <w:rPr>
          <w:rFonts w:ascii="Times New Roman" w:hAnsi="Times New Roman" w:cs="Times New Roman"/>
        </w:rPr>
        <w:fldChar w:fldCharType="begin"/>
      </w:r>
      <w:r>
        <w:rPr>
          <w:rFonts w:ascii="Times New Roman" w:hAnsi="Times New Roman" w:cs="Times New Roman"/>
        </w:rPr>
        <w:instrText xml:space="preserve"> ADDIN ZOTERO_ITEM CSL_CITATION {"citationID":"jzBm3pJv","properties":{"formattedCitation":"(Strasser et al., n.d.)","plainCitation":"(Strasser et al., n.d.)","noteIndex":0},"citationItems":[{"id":443,"uris":["http://zotero.org/users/6895393/items/PXTJHKZT"],"uri":["http://zotero.org/users/6895393/items/PXTJHKZT"],"itemData":{"id":443,"type":"article-journal","language":"en","page":"11","source":"Zotero","title":"DataOne Primer on Data Management: What you always wanted to know","author":[{"family":"Strasser","given":"Carly"},{"family":"Cook","given":"Robert"},{"family":"Michener","given":"William"},{"family":"Budden","given":"Amber"}]}}],"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trasser et al., n.d.)</w:t>
      </w:r>
      <w:r>
        <w:rPr>
          <w:rFonts w:ascii="Times New Roman" w:hAnsi="Times New Roman" w:cs="Times New Roman"/>
        </w:rPr>
        <w:fldChar w:fldCharType="end"/>
      </w:r>
      <w:r>
        <w:rPr>
          <w:rFonts w:ascii="Times New Roman" w:hAnsi="Times New Roman" w:cs="Times New Roman"/>
        </w:rPr>
        <w:t>.</w:t>
      </w:r>
    </w:p>
    <w:p w14:paraId="716310BE" w14:textId="77777777" w:rsidR="0002163A" w:rsidRDefault="0002163A" w:rsidP="0002163A">
      <w:pPr>
        <w:spacing w:line="480" w:lineRule="auto"/>
        <w:ind w:firstLine="720"/>
        <w:rPr>
          <w:rFonts w:ascii="Times New Roman" w:hAnsi="Times New Roman" w:cs="Times New Roman"/>
        </w:rPr>
      </w:pPr>
      <w:r>
        <w:rPr>
          <w:rFonts w:ascii="Times New Roman" w:hAnsi="Times New Roman" w:cs="Times New Roman"/>
        </w:rPr>
        <w:t xml:space="preserve">To make the data more useable by new researchers, more information about how the data were collected and generated would be needed in the metadata. As described in the </w:t>
      </w:r>
      <w:proofErr w:type="spellStart"/>
      <w:r>
        <w:rPr>
          <w:rFonts w:ascii="Times New Roman" w:hAnsi="Times New Roman" w:cs="Times New Roman"/>
        </w:rPr>
        <w:t>DataOne</w:t>
      </w:r>
      <w:proofErr w:type="spellEnd"/>
      <w:r>
        <w:rPr>
          <w:rFonts w:ascii="Times New Roman" w:hAnsi="Times New Roman" w:cs="Times New Roman"/>
        </w:rPr>
        <w:t xml:space="preserve"> Best Practices Primer, the metadata should include by whom, why, and how the data were collected </w:t>
      </w:r>
      <w:r>
        <w:rPr>
          <w:rFonts w:ascii="Times New Roman" w:hAnsi="Times New Roman" w:cs="Times New Roman"/>
        </w:rPr>
        <w:fldChar w:fldCharType="begin"/>
      </w:r>
      <w:r>
        <w:rPr>
          <w:rFonts w:ascii="Times New Roman" w:hAnsi="Times New Roman" w:cs="Times New Roman"/>
        </w:rPr>
        <w:instrText xml:space="preserve"> ADDIN ZOTERO_ITEM CSL_CITATION {"citationID":"824ZplDt","properties":{"formattedCitation":"(Strasser et al., n.d.)","plainCitation":"(Strasser et al., n.d.)","noteIndex":0},"citationItems":[{"id":443,"uris":["http://zotero.org/users/6895393/items/PXTJHKZT"],"uri":["http://zotero.org/users/6895393/items/PXTJHKZT"],"itemData":{"id":443,"type":"article-journal","language":"en","page":"11","source":"Zotero","title":"DataOne Primer on Data Management: What you always wanted to know","author":[{"family":"Strasser","given":"Carly"},{"family":"Cook","given":"Robert"},{"family":"Michener","given":"William"},{"family":"Budden","given":"Amber"}]}}],"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trasser et al., n.d.)</w:t>
      </w:r>
      <w:r>
        <w:rPr>
          <w:rFonts w:ascii="Times New Roman" w:hAnsi="Times New Roman" w:cs="Times New Roman"/>
        </w:rPr>
        <w:fldChar w:fldCharType="end"/>
      </w:r>
      <w:r>
        <w:rPr>
          <w:rFonts w:ascii="Times New Roman" w:hAnsi="Times New Roman" w:cs="Times New Roman"/>
        </w:rPr>
        <w:t>. Descriptions of the column headers are helpful in interpreting the data, but the parameters for calculations are not included, which makes reproducing and verifying the calculations impossible, and makes using the data more difficult. Including these fields in the metadata would assist users in understanding and using this data in new research.</w:t>
      </w:r>
    </w:p>
    <w:p w14:paraId="0086458F" w14:textId="77777777" w:rsidR="0002163A" w:rsidRDefault="0002163A" w:rsidP="0002163A">
      <w:pPr>
        <w:spacing w:line="480" w:lineRule="auto"/>
        <w:ind w:firstLine="720"/>
        <w:rPr>
          <w:rFonts w:ascii="Times New Roman" w:hAnsi="Times New Roman" w:cs="Times New Roman"/>
        </w:rPr>
      </w:pPr>
      <w:r>
        <w:rPr>
          <w:rFonts w:ascii="Times New Roman" w:hAnsi="Times New Roman" w:cs="Times New Roman"/>
        </w:rPr>
        <w:t xml:space="preserve">The data are linked to an accompanying article that was published in </w:t>
      </w:r>
      <w:r w:rsidRPr="00AB7233">
        <w:rPr>
          <w:rFonts w:ascii="Times New Roman" w:hAnsi="Times New Roman" w:cs="Times New Roman"/>
          <w:i/>
          <w:iCs/>
        </w:rPr>
        <w:t>PLOS One</w:t>
      </w:r>
      <w:r>
        <w:rPr>
          <w:rFonts w:ascii="Times New Roman" w:hAnsi="Times New Roman" w:cs="Times New Roman"/>
        </w:rPr>
        <w:t xml:space="preserve"> called Spatial Distribution of Black Bear Incident Reports in Michigan </w:t>
      </w:r>
      <w:r>
        <w:rPr>
          <w:rFonts w:ascii="Times New Roman" w:hAnsi="Times New Roman" w:cs="Times New Roman"/>
        </w:rPr>
        <w:fldChar w:fldCharType="begin"/>
      </w:r>
      <w:r>
        <w:rPr>
          <w:rFonts w:ascii="Times New Roman" w:hAnsi="Times New Roman" w:cs="Times New Roman"/>
        </w:rPr>
        <w:instrText xml:space="preserve"> ADDIN ZOTERO_ITEM CSL_CITATION {"citationID":"wsGEabSL","properties":{"formattedCitation":"(McFadden-Hiller et al., 2016)","plainCitation":"(McFadden-Hiller et al., 2016)","noteIndex":0},"citationItems":[{"id":431,"uris":["http://zotero.org/users/6895393/items/H88VJAXG"],"uri":["http://zotero.org/users/6895393/items/H88VJAXG"],"itemData":{"id":431,"type":"article-journal","abstract":"Interactions between humans and carnivores have existed for centuries due to competition for food and space. American black bears are increasing in abundance and populations are expanding geographically in many portions of its range, including areas that are also increasing in human density, often resulting in associated increases in human-bear conflict (hereafter, bear incidents). We used public reports of bear incidents in Michigan, USA, from 2003–2011 to assess the relative contributions of ecological and anthropogenic variables in explaining the spatial distribution of bear incidents and estimated the potential risk of bear incidents. We used weighted Normalized Difference Vegetation Index mean as an index of primary productivity, region (i.e., Upper Peninsula or Lower Peninsula), primary and secondary road densities, and percentage land cover type within 6.5-km2 circular buffers around bear incidents and random points. We developed 22 a priori models and used generalized linear models and Akaike’s Information Criterion (AIC) to rank models. The global model was the best compromise between model complexity and model fit (w = 0.99), with a ΔAIC 8.99 units from the second best performing model. We found that as deciduous forest cover increased, the probability of bear incident occurrence increased. Among the measured anthropogenic variables, cultivated crops and primary roads were the most important in our AIC-best model and were both positively related to the probability of bear incident occurrence. The spatial distribution of relative bear incident risk varied markedly throughout Michigan. Forest cover fragmented with agriculture and other anthropogenic activities presents an environment that likely facilitates bear incidents. Our map can help wildlife managers identify areas of bear incident occurrence, which in turn can be used to help develop strategies aimed at reducing incidents. Researchers and wildlife managers can use similar mapping techniques to assess locations of specific conflict types or to address human impacts on endangered species.","container-title":"PLOS ONE","DOI":"10.1371/journal.pone.0154474","ISSN":"1932-6203","issue":"4","journalAbbreviation":"PLOS ONE","language":"en","note":"publisher: Public Library of Science","page":"e0154474","source":"PLoS Journals","title":"Spatial Distribution of Black Bear Incident Reports in Michigan","volume":"11","author":[{"family":"McFadden-Hiller","given":"Jamie E."},{"family":"Jr","given":"Dean E. Beyer"},{"family":"Belant","given":"Jerrold L."}],"issued":{"date-parts":[["2016",4,2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Fadden-Hiller et al., 2016)</w:t>
      </w:r>
      <w:r>
        <w:rPr>
          <w:rFonts w:ascii="Times New Roman" w:hAnsi="Times New Roman" w:cs="Times New Roman"/>
        </w:rPr>
        <w:fldChar w:fldCharType="end"/>
      </w:r>
      <w:r>
        <w:rPr>
          <w:rFonts w:ascii="Times New Roman" w:hAnsi="Times New Roman" w:cs="Times New Roman"/>
        </w:rPr>
        <w:t xml:space="preserve">. In Google Scholar six publications cite the accompanying article when searching its DOI, but do not cite the data directly. Searching the DOI of the data specifically only results in the discovery of its own analysis in the original publication. According to the </w:t>
      </w:r>
      <w:proofErr w:type="spellStart"/>
      <w:r>
        <w:rPr>
          <w:rFonts w:ascii="Times New Roman" w:hAnsi="Times New Roman" w:cs="Times New Roman"/>
        </w:rPr>
        <w:t>Figshare</w:t>
      </w:r>
      <w:proofErr w:type="spellEnd"/>
      <w:r>
        <w:rPr>
          <w:rFonts w:ascii="Times New Roman" w:hAnsi="Times New Roman" w:cs="Times New Roman"/>
        </w:rPr>
        <w:t xml:space="preserve"> repository the data have been downloaded 38 times, so there is a possibility that there have been or will be citations of the data in the future. Without any title, creator, or relation metadata included in the dataset it is feasible that it may have been referenced without the DOI or other proper citation.</w:t>
      </w:r>
    </w:p>
    <w:p w14:paraId="3A272E3B" w14:textId="39D99560" w:rsidR="0002163A" w:rsidRDefault="0002163A" w:rsidP="0002163A">
      <w:pPr>
        <w:spacing w:line="480" w:lineRule="auto"/>
        <w:ind w:firstLine="720"/>
        <w:rPr>
          <w:rFonts w:ascii="Times New Roman" w:hAnsi="Times New Roman" w:cs="Times New Roman"/>
        </w:rPr>
      </w:pPr>
      <w:r>
        <w:rPr>
          <w:rFonts w:ascii="Times New Roman" w:hAnsi="Times New Roman" w:cs="Times New Roman"/>
        </w:rPr>
        <w:t xml:space="preserve">When these data are directly linked to their accompanying article, the metadata included in the dataset make it easier to interpret the figures. Without, there is less clarity and detail in the </w:t>
      </w:r>
      <w:r>
        <w:rPr>
          <w:rFonts w:ascii="Times New Roman" w:hAnsi="Times New Roman" w:cs="Times New Roman"/>
        </w:rPr>
        <w:lastRenderedPageBreak/>
        <w:t>metadata which could impede identification or reuse of the data. Exported XML files do assist in remedying this problem, but they do not completely represent the data and are not a part of the dataset provided. Additional metadata would make these data more discoverable and would help to ensure their longevity and usability.</w:t>
      </w:r>
    </w:p>
    <w:p w14:paraId="6B445F6F" w14:textId="72094747" w:rsidR="0002163A" w:rsidRDefault="0002163A" w:rsidP="0002163A">
      <w:pPr>
        <w:spacing w:line="480" w:lineRule="auto"/>
        <w:jc w:val="center"/>
        <w:rPr>
          <w:rFonts w:ascii="Times New Roman" w:hAnsi="Times New Roman" w:cs="Times New Roman"/>
          <w:b/>
          <w:bCs/>
        </w:rPr>
      </w:pPr>
      <w:r w:rsidRPr="0002163A">
        <w:rPr>
          <w:rFonts w:ascii="Times New Roman" w:hAnsi="Times New Roman" w:cs="Times New Roman"/>
          <w:b/>
          <w:bCs/>
        </w:rPr>
        <w:t>Repository Profile</w:t>
      </w:r>
    </w:p>
    <w:p w14:paraId="51B7727C" w14:textId="77777777" w:rsidR="0002163A" w:rsidRPr="00E0681A" w:rsidRDefault="0002163A" w:rsidP="0002163A">
      <w:pPr>
        <w:autoSpaceDE w:val="0"/>
        <w:autoSpaceDN w:val="0"/>
        <w:adjustRightInd w:val="0"/>
        <w:ind w:left="720" w:hanging="720"/>
        <w:rPr>
          <w:rFonts w:ascii="Times New Roman" w:eastAsiaTheme="minorHAnsi" w:hAnsi="Times New Roman" w:cs="Times New Roman"/>
        </w:rPr>
      </w:pPr>
      <w:r w:rsidRPr="00E0681A">
        <w:rPr>
          <w:rFonts w:ascii="Times New Roman" w:eastAsiaTheme="minorHAnsi" w:hAnsi="Times New Roman" w:cs="Times New Roman"/>
        </w:rPr>
        <w:t xml:space="preserve">Repository Chosen: Forest Service Research Data Archive, </w:t>
      </w:r>
      <w:hyperlink r:id="rId8" w:history="1">
        <w:r w:rsidRPr="00E0681A">
          <w:rPr>
            <w:rStyle w:val="Hyperlink"/>
            <w:rFonts w:ascii="Times New Roman" w:eastAsiaTheme="minorHAnsi" w:hAnsi="Times New Roman" w:cs="Times New Roman"/>
          </w:rPr>
          <w:t>https://www.fs.usda.gov/rds/archive/</w:t>
        </w:r>
      </w:hyperlink>
    </w:p>
    <w:p w14:paraId="05AFE3E7" w14:textId="77777777" w:rsidR="0002163A" w:rsidRPr="000B50E8" w:rsidRDefault="0002163A" w:rsidP="0002163A">
      <w:pPr>
        <w:autoSpaceDE w:val="0"/>
        <w:autoSpaceDN w:val="0"/>
        <w:adjustRightInd w:val="0"/>
        <w:ind w:left="720" w:hanging="720"/>
        <w:rPr>
          <w:rFonts w:ascii="Helvetica" w:eastAsiaTheme="minorHAnsi" w:hAnsi="Helvetica" w:cs="Helvetica"/>
        </w:rPr>
      </w:pPr>
    </w:p>
    <w:p w14:paraId="47C6DB20" w14:textId="5D58C432" w:rsidR="0002163A" w:rsidRDefault="0002163A" w:rsidP="0002163A">
      <w:pPr>
        <w:spacing w:line="480" w:lineRule="auto"/>
        <w:ind w:firstLine="720"/>
        <w:rPr>
          <w:rFonts w:ascii="Times New Roman" w:eastAsia="Times New Roman" w:hAnsi="Times New Roman" w:cs="Times New Roman"/>
        </w:rPr>
      </w:pPr>
      <w:r w:rsidRPr="00C136C9">
        <w:rPr>
          <w:rFonts w:ascii="Times New Roman" w:hAnsi="Times New Roman" w:cs="Times New Roman"/>
        </w:rPr>
        <w:t>The repository chosen for the data on Spatial Distribution of Black Bear Incident Reports in Michigan is the Forest Service Research Data Archive (FSRDA). The repository is described by the Registry of Research Data Repositories as a “</w:t>
      </w:r>
      <w:r w:rsidRPr="00C136C9">
        <w:rPr>
          <w:rFonts w:ascii="Times New Roman" w:eastAsia="Times New Roman" w:hAnsi="Times New Roman" w:cs="Times New Roman"/>
        </w:rPr>
        <w:t xml:space="preserve">repository for the long-term preservation and distribution of citable research data sets that are broadly relevant to forest and grassland ecology, and the economic and social interactions of humans with these ecosystems” </w:t>
      </w:r>
      <w:r w:rsidRPr="00C136C9">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0hac3zK0","properties":{"formattedCitation":"(2019 General Description)","plainCitation":"(2019 General Description)","dontUpdate":true,"noteIndex":0},"citationItems":[{"id":455,"uris":["http://zotero.org/users/6895393/items/MJE9L7XC"],"uri":["http://zotero.org/users/6895393/items/MJE9L7XC"],"itemData":{"id":455,"type":"webpage","title":"Forest Service Research Data Archive","URL":"http://doi.org/10.17616/R3404J","author":[{"literal":"Registry of Research Data Repositories"}],"accessed":{"date-parts":[["2021",2,11]]},"issued":{"date-parts":[["2019",8,7]]}},"suppress-author":true,"suffix":"General Description"}],"schema":"https://github.com/citation-style-language/schema/raw/master/csl-citation.json"} </w:instrText>
      </w:r>
      <w:r w:rsidRPr="00C136C9">
        <w:rPr>
          <w:rFonts w:ascii="Times New Roman" w:eastAsia="Times New Roman" w:hAnsi="Times New Roman" w:cs="Times New Roman"/>
        </w:rPr>
        <w:fldChar w:fldCharType="separate"/>
      </w:r>
      <w:r w:rsidRPr="00F10AD7">
        <w:rPr>
          <w:rFonts w:ascii="Times New Roman" w:hAnsi="Times New Roman" w:cs="Times New Roman"/>
          <w:i/>
          <w:iCs/>
        </w:rPr>
        <w:t>(2019, General Description</w:t>
      </w:r>
      <w:r>
        <w:rPr>
          <w:rFonts w:ascii="Times New Roman" w:hAnsi="Times New Roman" w:cs="Times New Roman"/>
        </w:rPr>
        <w:t>)</w:t>
      </w:r>
      <w:r w:rsidRPr="00C136C9">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C136C9">
        <w:rPr>
          <w:rFonts w:ascii="Times New Roman" w:eastAsia="Times New Roman" w:hAnsi="Times New Roman" w:cs="Times New Roman"/>
        </w:rPr>
        <w:t xml:space="preserve">While the FSRDA is geared towards employees of the United States Forest Service (USFS), submissions are open to non-employees as well. </w:t>
      </w:r>
      <w:r>
        <w:rPr>
          <w:rFonts w:ascii="Times New Roman" w:eastAsia="Times New Roman" w:hAnsi="Times New Roman" w:cs="Times New Roman"/>
        </w:rPr>
        <w:t>The FSRDA is a small repository with a focused collection policy. Putting the data in a larger repository with a general focus may have increased the volume of people who could potentially see the data; submitting the data to a more focused repository will allow it to be more easily discovered by those interested in similar areas of study and will hopefully add to the possibility of its reuse. More general repositories, like Dryad, require a CC0 license for any submitted data. The data for black bear incidents are under a CC BY 4.0 license which is incompatible with that requirement. The FSRDA has a requirement for Data Citation which fits with the CC BY 4.0 license.</w:t>
      </w:r>
    </w:p>
    <w:p w14:paraId="32D13C08" w14:textId="5CB4D5DB" w:rsidR="0002163A" w:rsidRDefault="0002163A" w:rsidP="0002163A">
      <w:pPr>
        <w:spacing w:line="480" w:lineRule="auto"/>
        <w:ind w:firstLine="720"/>
        <w:rPr>
          <w:rFonts w:ascii="Times New Roman" w:eastAsia="Times New Roman" w:hAnsi="Times New Roman" w:cs="Times New Roman"/>
        </w:rPr>
      </w:pPr>
      <w:r w:rsidRPr="00C136C9">
        <w:rPr>
          <w:rFonts w:ascii="Times New Roman" w:eastAsia="Times New Roman" w:hAnsi="Times New Roman" w:cs="Times New Roman"/>
        </w:rPr>
        <w:t xml:space="preserve">The FSRDA has a collection policy that limits submissions to those from Forest Service researchers, Joint Fire Science Program-funded researchers, or data that researchers have collected with Forest Service funds or on Forest Service lands. Those who are not affiliated with </w:t>
      </w:r>
      <w:r w:rsidRPr="00C136C9">
        <w:rPr>
          <w:rFonts w:ascii="Times New Roman" w:eastAsia="Times New Roman" w:hAnsi="Times New Roman" w:cs="Times New Roman"/>
        </w:rPr>
        <w:lastRenderedPageBreak/>
        <w:t xml:space="preserve">the USFS must contact the archive team in order to submit data. The data </w:t>
      </w:r>
      <w:r>
        <w:rPr>
          <w:rFonts w:ascii="Times New Roman" w:eastAsia="Times New Roman" w:hAnsi="Times New Roman" w:cs="Times New Roman"/>
        </w:rPr>
        <w:t xml:space="preserve">in the dataset </w:t>
      </w:r>
      <w:r w:rsidRPr="00C136C9">
        <w:rPr>
          <w:rFonts w:ascii="Times New Roman" w:eastAsia="Times New Roman" w:hAnsi="Times New Roman" w:cs="Times New Roman"/>
        </w:rPr>
        <w:t>come from reports from the Michigan Department of Natural Resources (</w:t>
      </w:r>
      <w:proofErr w:type="spellStart"/>
      <w:r w:rsidRPr="00C136C9">
        <w:rPr>
          <w:rFonts w:ascii="Times New Roman" w:eastAsia="Times New Roman" w:hAnsi="Times New Roman" w:cs="Times New Roman"/>
        </w:rPr>
        <w:t>MiDNR</w:t>
      </w:r>
      <w:proofErr w:type="spellEnd"/>
      <w:r w:rsidRPr="00C136C9">
        <w:rPr>
          <w:rFonts w:ascii="Times New Roman" w:eastAsia="Times New Roman" w:hAnsi="Times New Roman" w:cs="Times New Roman"/>
        </w:rPr>
        <w:t>) and include data collected on USFS land</w:t>
      </w:r>
      <w:r>
        <w:rPr>
          <w:rFonts w:ascii="Times New Roman" w:eastAsia="Times New Roman" w:hAnsi="Times New Roman" w:cs="Times New Roman"/>
        </w:rPr>
        <w:t xml:space="preserve"> so they would fit under this collection policy</w:t>
      </w:r>
      <w:r w:rsidRPr="00C136C9">
        <w:rPr>
          <w:rFonts w:ascii="Times New Roman" w:eastAsia="Times New Roman" w:hAnsi="Times New Roman" w:cs="Times New Roman"/>
        </w:rPr>
        <w:t xml:space="preserve">. </w:t>
      </w:r>
      <w:proofErr w:type="spellStart"/>
      <w:r w:rsidRPr="00C136C9">
        <w:rPr>
          <w:rFonts w:ascii="Times New Roman" w:eastAsia="Times New Roman" w:hAnsi="Times New Roman" w:cs="Times New Roman"/>
        </w:rPr>
        <w:t>MiDNR</w:t>
      </w:r>
      <w:proofErr w:type="spellEnd"/>
      <w:r w:rsidRPr="00C136C9">
        <w:rPr>
          <w:rFonts w:ascii="Times New Roman" w:eastAsia="Times New Roman" w:hAnsi="Times New Roman" w:cs="Times New Roman"/>
        </w:rPr>
        <w:t xml:space="preserve"> operate</w:t>
      </w:r>
      <w:r>
        <w:rPr>
          <w:rFonts w:ascii="Times New Roman" w:eastAsia="Times New Roman" w:hAnsi="Times New Roman" w:cs="Times New Roman"/>
        </w:rPr>
        <w:t>s</w:t>
      </w:r>
      <w:r w:rsidRPr="00C136C9">
        <w:rPr>
          <w:rFonts w:ascii="Times New Roman" w:eastAsia="Times New Roman" w:hAnsi="Times New Roman" w:cs="Times New Roman"/>
        </w:rPr>
        <w:t xml:space="preserve"> in conjunction with the USFS under “good neighbor authority” </w:t>
      </w:r>
      <w:r w:rsidRPr="00C136C9">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kZGCupSc","properties":{"formattedCitation":"(Michigan Department of Natural Resources, 2016; US Forest Service, n.d.)","plainCitation":"(Michigan Department of Natural Resources, 2016; US Forest Service, n.d.)","noteIndex":0},"citationItems":[{"id":451,"uris":["http://zotero.org/users/6895393/items/A2KIDHC3"],"uri":["http://zotero.org/users/6895393/items/A2KIDHC3"],"itemData":{"id":451,"type":"webpage","title":"DNR and U.S. Forest Service cooperate on 'Good Neighbor Authority'","URL":"https://www.michigan.gov/dnr/0,4570,7-350-79137_79770_79873_80003-388998--,00.html","author":[{"literal":"Michigan Department of Natural Resources"}],"accessed":{"date-parts":[["2021",2,10]]},"issued":{"date-parts":[["2016",7,19]]}}},{"id":449,"uris":["http://zotero.org/users/6895393/items/M42HLFY3"],"uri":["http://zotero.org/users/6895393/items/M42HLFY3"],"itemData":{"id":449,"type":"webpage","title":"Shared Stewardship","URL":"https://www.fs.usda.gov/managing-land/shared-stewardship","author":[{"literal":"US Forest Service"}],"accessed":{"date-parts":[["2021",2,10]]}}}],"schema":"https://github.com/citation-style-language/schema/raw/master/csl-citation.json"} </w:instrText>
      </w:r>
      <w:r w:rsidRPr="00C136C9">
        <w:rPr>
          <w:rFonts w:ascii="Times New Roman" w:eastAsia="Times New Roman" w:hAnsi="Times New Roman" w:cs="Times New Roman"/>
        </w:rPr>
        <w:fldChar w:fldCharType="separate"/>
      </w:r>
      <w:r>
        <w:rPr>
          <w:rFonts w:ascii="Times New Roman" w:hAnsi="Times New Roman" w:cs="Times New Roman"/>
        </w:rPr>
        <w:t>(Michigan Department of Natural Resources, 2016; US Forest Service, n.d.)</w:t>
      </w:r>
      <w:r w:rsidRPr="00C136C9">
        <w:rPr>
          <w:rFonts w:ascii="Times New Roman" w:eastAsia="Times New Roman" w:hAnsi="Times New Roman" w:cs="Times New Roman"/>
        </w:rPr>
        <w:fldChar w:fldCharType="end"/>
      </w:r>
      <w:r w:rsidRPr="00C136C9">
        <w:rPr>
          <w:rFonts w:ascii="Times New Roman" w:eastAsia="Times New Roman" w:hAnsi="Times New Roman" w:cs="Times New Roman"/>
        </w:rPr>
        <w:t xml:space="preserve">, meaning that they have formal arrangements to work together to support organizational needs. </w:t>
      </w:r>
      <w:r>
        <w:rPr>
          <w:rFonts w:ascii="Times New Roman" w:eastAsia="Times New Roman" w:hAnsi="Times New Roman" w:cs="Times New Roman"/>
        </w:rPr>
        <w:t xml:space="preserve">Although the data comes from </w:t>
      </w:r>
      <w:proofErr w:type="spellStart"/>
      <w:r>
        <w:rPr>
          <w:rFonts w:ascii="Times New Roman" w:eastAsia="Times New Roman" w:hAnsi="Times New Roman" w:cs="Times New Roman"/>
        </w:rPr>
        <w:t>MiDNR</w:t>
      </w:r>
      <w:proofErr w:type="spellEnd"/>
      <w:r>
        <w:rPr>
          <w:rFonts w:ascii="Times New Roman" w:eastAsia="Times New Roman" w:hAnsi="Times New Roman" w:cs="Times New Roman"/>
        </w:rPr>
        <w:t xml:space="preserve"> reports, this formal partnership with the USFS enforces the idea that this data would be beneficial to have in a FSRDA. </w:t>
      </w:r>
      <w:r w:rsidRPr="00C136C9">
        <w:rPr>
          <w:rFonts w:ascii="Times New Roman" w:eastAsia="Times New Roman" w:hAnsi="Times New Roman" w:cs="Times New Roman"/>
        </w:rPr>
        <w:t>Users</w:t>
      </w:r>
      <w:r>
        <w:rPr>
          <w:rFonts w:ascii="Times New Roman" w:eastAsia="Times New Roman" w:hAnsi="Times New Roman" w:cs="Times New Roman"/>
        </w:rPr>
        <w:t xml:space="preserve"> of and other contributors to</w:t>
      </w:r>
      <w:r w:rsidRPr="00C136C9">
        <w:rPr>
          <w:rFonts w:ascii="Times New Roman" w:eastAsia="Times New Roman" w:hAnsi="Times New Roman" w:cs="Times New Roman"/>
        </w:rPr>
        <w:t xml:space="preserve"> the FSRDA would have potential </w:t>
      </w:r>
      <w:r>
        <w:rPr>
          <w:rFonts w:ascii="Times New Roman" w:eastAsia="Times New Roman" w:hAnsi="Times New Roman" w:cs="Times New Roman"/>
        </w:rPr>
        <w:t>interest in</w:t>
      </w:r>
      <w:r w:rsidRPr="00C136C9">
        <w:rPr>
          <w:rFonts w:ascii="Times New Roman" w:eastAsia="Times New Roman" w:hAnsi="Times New Roman" w:cs="Times New Roman"/>
        </w:rPr>
        <w:t xml:space="preserve"> this data either when </w:t>
      </w:r>
      <w:r>
        <w:rPr>
          <w:rFonts w:ascii="Times New Roman" w:eastAsia="Times New Roman" w:hAnsi="Times New Roman" w:cs="Times New Roman"/>
        </w:rPr>
        <w:t>looking at regional data for Michigan</w:t>
      </w:r>
      <w:r w:rsidRPr="00C136C9">
        <w:rPr>
          <w:rFonts w:ascii="Times New Roman" w:eastAsia="Times New Roman" w:hAnsi="Times New Roman" w:cs="Times New Roman"/>
        </w:rPr>
        <w:t xml:space="preserve"> or in studying ecological or anthropogenic </w:t>
      </w:r>
      <w:r w:rsidR="00E0681A" w:rsidRPr="00C136C9">
        <w:rPr>
          <w:rFonts w:ascii="Times New Roman" w:eastAsia="Times New Roman" w:hAnsi="Times New Roman" w:cs="Times New Roman"/>
        </w:rPr>
        <w:t>effects</w:t>
      </w:r>
      <w:r w:rsidRPr="00C136C9">
        <w:rPr>
          <w:rFonts w:ascii="Times New Roman" w:eastAsia="Times New Roman" w:hAnsi="Times New Roman" w:cs="Times New Roman"/>
        </w:rPr>
        <w:t xml:space="preserve"> on bear incidents across regions. </w:t>
      </w:r>
    </w:p>
    <w:p w14:paraId="1FF8DDD8" w14:textId="77777777" w:rsidR="0002163A" w:rsidRPr="00C136C9" w:rsidRDefault="0002163A" w:rsidP="0002163A">
      <w:pPr>
        <w:spacing w:line="480" w:lineRule="auto"/>
        <w:ind w:firstLine="720"/>
        <w:rPr>
          <w:rFonts w:ascii="Times New Roman" w:eastAsia="Times New Roman" w:hAnsi="Times New Roman" w:cs="Times New Roman"/>
        </w:rPr>
      </w:pPr>
      <w:r w:rsidRPr="00C136C9">
        <w:rPr>
          <w:rFonts w:ascii="Times New Roman" w:eastAsia="Times New Roman" w:hAnsi="Times New Roman" w:cs="Times New Roman"/>
        </w:rPr>
        <w:t xml:space="preserve">The FSRDA supplies potential submitters with guidelines for what should be included in the Data Submission Package on their website. Data Submission Packages should include data sets, metadata, any additional files that should be archived with the data like maps or research notes, and a file index. The Data Submission Package is then submitted to the archival team along with any associated publications or links to online publications and a completed and signed submission form. The repository requires consulting with the archival team before any data submission occurs to determine how data should be sent. The archival team is also available to contact for any questions in preparing data, and they provide multiple points of education about and resources for assistance in writing and formatting metadata. </w:t>
      </w:r>
      <w:r>
        <w:rPr>
          <w:rFonts w:ascii="Times New Roman" w:eastAsia="Times New Roman" w:hAnsi="Times New Roman" w:cs="Times New Roman"/>
        </w:rPr>
        <w:t xml:space="preserve">Included in the provided support is a “How To” document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n2SHj5ua","properties":{"formattedCitation":"(Forest Service Research Data Archive, n.d.-b)","plainCitation":"(Forest Service Research Data Archive, n.d.-b)","noteIndex":0},"citationItems":[{"id":447,"uris":["http://zotero.org/users/6895393/items/KIAM2NE7"],"uri":["http://zotero.org/users/6895393/items/KIAM2NE7"],"itemData":{"id":447,"type":"webpage","title":"Submitting Data","URL":"https://www.fs.usda.gov/rds/archive/submittingData","author":[{"literal":"Forest Service Research Data Archive"}],"accessed":{"date-parts":[["2021",2,10]]}}}],"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Forest Service Research Data Archive, n.d.-b)</w:t>
      </w:r>
      <w:r>
        <w:rPr>
          <w:rFonts w:ascii="Times New Roman" w:eastAsia="Times New Roman" w:hAnsi="Times New Roman" w:cs="Times New Roman"/>
        </w:rPr>
        <w:fldChar w:fldCharType="end"/>
      </w:r>
      <w:r>
        <w:rPr>
          <w:rFonts w:ascii="Times New Roman" w:eastAsia="Times New Roman" w:hAnsi="Times New Roman" w:cs="Times New Roman"/>
        </w:rPr>
        <w:t xml:space="preserve"> that walks researchers through the process of preparing files and developing metadata as well as compiling and submitting the data package. Appendices in this document provide an example File Index and descriptions of important metadata fields. The </w:t>
      </w:r>
      <w:r w:rsidRPr="00C136C9">
        <w:rPr>
          <w:rFonts w:ascii="Times New Roman" w:eastAsia="Times New Roman" w:hAnsi="Times New Roman" w:cs="Times New Roman"/>
        </w:rPr>
        <w:t xml:space="preserve">FSRDA uses version 2 of the Federal Geographic </w:t>
      </w:r>
      <w:r w:rsidRPr="00C136C9">
        <w:rPr>
          <w:rFonts w:ascii="Times New Roman" w:eastAsia="Times New Roman" w:hAnsi="Times New Roman" w:cs="Times New Roman"/>
        </w:rPr>
        <w:lastRenderedPageBreak/>
        <w:t>Data Committee’s (FGDC) Biological Data Profile of the Content Standard for Digital Geospatial Metadata (BDP). Other standards are allowed, however, if the data necessitates. Metadata are preferred in HTML or XML format but can be converted by the archival team if that is not possible.</w:t>
      </w:r>
      <w:r>
        <w:rPr>
          <w:rFonts w:ascii="Times New Roman" w:eastAsia="Times New Roman" w:hAnsi="Times New Roman" w:cs="Times New Roman"/>
        </w:rPr>
        <w:t xml:space="preserve"> The requirements for metadata standards may change as the FGDC endorsed </w:t>
      </w:r>
      <w:r w:rsidRPr="00D84669">
        <w:rPr>
          <w:rFonts w:ascii="Times New Roman" w:eastAsia="Times New Roman" w:hAnsi="Times New Roman" w:cs="Times New Roman"/>
        </w:rPr>
        <w:t xml:space="preserve">ISO 19115: Geographic information </w:t>
      </w:r>
      <w:r>
        <w:rPr>
          <w:rFonts w:ascii="Times New Roman" w:eastAsia="Times New Roman" w:hAnsi="Times New Roman" w:cs="Times New Roman"/>
        </w:rPr>
        <w:t>–</w:t>
      </w:r>
      <w:r w:rsidRPr="00D84669">
        <w:rPr>
          <w:rFonts w:ascii="Times New Roman" w:eastAsia="Times New Roman" w:hAnsi="Times New Roman" w:cs="Times New Roman"/>
        </w:rPr>
        <w:t xml:space="preserve"> Metadata</w:t>
      </w:r>
      <w:r>
        <w:rPr>
          <w:rFonts w:ascii="Times New Roman" w:eastAsia="Times New Roman" w:hAnsi="Times New Roman" w:cs="Times New Roman"/>
        </w:rPr>
        <w:t xml:space="preserve"> in 2010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6X1DZXdT","properties":{"formattedCitation":"(Federal Geographic Data Committee, n.d.)","plainCitation":"(Federal Geographic Data Committee, n.d.)","noteIndex":0},"citationItems":[{"id":458,"uris":["http://zotero.org/users/6895393/items/RMGWTP9L"],"uri":["http://zotero.org/users/6895393/items/RMGWTP9L"],"itemData":{"id":458,"type":"webpage","title":"ISO Geospatial Metadata Standards","URL":"https://www.fgdc.gov/metadata/iso-standards","author":[{"literal":"Federal Geographic Data Committee"}],"accessed":{"date-parts":[["2021",2,11]]}}}],"schema":"https://github.com/citation-style-language/schema/raw/master/csl-citation.json"} </w:instrText>
      </w:r>
      <w:r>
        <w:rPr>
          <w:rFonts w:ascii="Times New Roman" w:eastAsia="Times New Roman" w:hAnsi="Times New Roman" w:cs="Times New Roman"/>
        </w:rPr>
        <w:fldChar w:fldCharType="separate"/>
      </w:r>
      <w:r>
        <w:rPr>
          <w:rFonts w:ascii="Times New Roman" w:hAnsi="Times New Roman" w:cs="Times New Roman"/>
        </w:rPr>
        <w:t>(Federal Geographic Data Committee, n.d.)</w:t>
      </w:r>
      <w:r>
        <w:rPr>
          <w:rFonts w:ascii="Times New Roman" w:eastAsia="Times New Roman" w:hAnsi="Times New Roman" w:cs="Times New Roman"/>
        </w:rPr>
        <w:fldChar w:fldCharType="end"/>
      </w:r>
      <w:r>
        <w:rPr>
          <w:rFonts w:ascii="Times New Roman" w:eastAsia="Times New Roman" w:hAnsi="Times New Roman" w:cs="Times New Roman"/>
        </w:rPr>
        <w:t xml:space="preserve">. The USFS mentions that when a compliant North American Profile of ISO 19115 is available it is expected to be made a federal standard and conversion tools for the metadata will be made availabl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cgI8R19F","properties":{"formattedCitation":"(Forest Service Research Data Archive, n.d.-a)","plainCitation":"(Forest Service Research Data Archive, n.d.-a)","noteIndex":0},"citationItems":[{"id":460,"uris":["http://zotero.org/users/6895393/items/25VP6VLA"],"uri":["http://zotero.org/users/6895393/items/25VP6VLA"],"itemData":{"id":460,"type":"webpage","title":"Metadata Standards","URL":"https://www.fs.usda.gov/rds/archive/metadata/standards","author":[{"family":"Forest Service Research Data Archive","given":""}],"accessed":{"date-parts":[["2021",2,1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Forest Service Research Data Archive, n.d.-a)</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29636044" w14:textId="77777777" w:rsidR="0002163A" w:rsidRDefault="0002163A" w:rsidP="0002163A">
      <w:pPr>
        <w:spacing w:line="480" w:lineRule="auto"/>
        <w:ind w:firstLine="720"/>
        <w:rPr>
          <w:rFonts w:ascii="Times New Roman" w:eastAsia="Times New Roman" w:hAnsi="Times New Roman" w:cs="Times New Roman"/>
        </w:rPr>
      </w:pPr>
      <w:r w:rsidRPr="00C136C9">
        <w:rPr>
          <w:rFonts w:ascii="Times New Roman" w:eastAsia="Times New Roman" w:hAnsi="Times New Roman" w:cs="Times New Roman"/>
        </w:rPr>
        <w:t xml:space="preserve">In order to access data within the repository, there is no need to create a registered account or login. </w:t>
      </w:r>
      <w:r>
        <w:rPr>
          <w:rFonts w:ascii="Times New Roman" w:eastAsia="Times New Roman" w:hAnsi="Times New Roman" w:cs="Times New Roman"/>
        </w:rPr>
        <w:t xml:space="preserve"> Datasets are found through searching the data catalog with a keyword, phrase, title, author, or DOI search. Datasets can then be sorted by things like funding agency and year of publication. </w:t>
      </w:r>
      <w:r w:rsidRPr="00C136C9">
        <w:rPr>
          <w:rFonts w:ascii="Times New Roman" w:eastAsia="Times New Roman" w:hAnsi="Times New Roman" w:cs="Times New Roman"/>
        </w:rPr>
        <w:t xml:space="preserve">The only </w:t>
      </w:r>
      <w:r>
        <w:rPr>
          <w:rFonts w:ascii="Times New Roman" w:eastAsia="Times New Roman" w:hAnsi="Times New Roman" w:cs="Times New Roman"/>
        </w:rPr>
        <w:t>publicly available d</w:t>
      </w:r>
      <w:r w:rsidRPr="00C136C9">
        <w:rPr>
          <w:rFonts w:ascii="Times New Roman" w:eastAsia="Times New Roman" w:hAnsi="Times New Roman" w:cs="Times New Roman"/>
        </w:rPr>
        <w:t xml:space="preserve">ownload option </w:t>
      </w:r>
      <w:r>
        <w:rPr>
          <w:rFonts w:ascii="Times New Roman" w:eastAsia="Times New Roman" w:hAnsi="Times New Roman" w:cs="Times New Roman"/>
        </w:rPr>
        <w:t xml:space="preserve">for datasets </w:t>
      </w:r>
      <w:r w:rsidRPr="00C136C9">
        <w:rPr>
          <w:rFonts w:ascii="Times New Roman" w:eastAsia="Times New Roman" w:hAnsi="Times New Roman" w:cs="Times New Roman"/>
        </w:rPr>
        <w:t xml:space="preserve">is through direct link, assumably because it is a smaller database. </w:t>
      </w:r>
      <w:r>
        <w:rPr>
          <w:rFonts w:ascii="Times New Roman" w:eastAsia="Times New Roman" w:hAnsi="Times New Roman" w:cs="Times New Roman"/>
        </w:rPr>
        <w:t>More options for data access may become available as the database gains more datasets. With the archive team available to consult on data submissions and to help convert metadata formats, it is possible that they would be able to make arrangements for other access mechanisms like an automated script. The file directory and metadata can be viewed separately before downloading the data publication package and are also included in the package along with the dataset and any supplemental files provided by the author.</w:t>
      </w:r>
    </w:p>
    <w:p w14:paraId="6470DE67" w14:textId="316B9FB6" w:rsidR="0002163A" w:rsidRDefault="0002163A" w:rsidP="0002163A">
      <w:pPr>
        <w:spacing w:line="480" w:lineRule="auto"/>
        <w:ind w:firstLine="720"/>
        <w:rPr>
          <w:rFonts w:ascii="Times New Roman" w:eastAsia="Times New Roman" w:hAnsi="Times New Roman" w:cs="Times New Roman"/>
        </w:rPr>
      </w:pPr>
      <w:r>
        <w:rPr>
          <w:rFonts w:ascii="Times New Roman" w:eastAsia="Times New Roman" w:hAnsi="Times New Roman" w:cs="Times New Roman"/>
        </w:rPr>
        <w:t>While the FSRDA is a focused repository with a smaller number of datasets, it is a government affiliated archive that provides an archival team to support all researchers submitting data. The repository ensures that data and metadata archived are checked for accuracy and completeness. The long-term preservation of these data in a focused repository will help to increase use of the data within related fields.</w:t>
      </w:r>
    </w:p>
    <w:p w14:paraId="08DAD207" w14:textId="4E64963F" w:rsidR="0002163A" w:rsidRDefault="0002163A" w:rsidP="0002163A">
      <w:pPr>
        <w:spacing w:line="480" w:lineRule="auto"/>
        <w:jc w:val="center"/>
        <w:rPr>
          <w:rFonts w:ascii="Times New Roman" w:eastAsia="Times New Roman" w:hAnsi="Times New Roman" w:cs="Times New Roman"/>
          <w:b/>
          <w:bCs/>
        </w:rPr>
      </w:pPr>
      <w:r>
        <w:rPr>
          <w:rFonts w:ascii="Times New Roman" w:eastAsia="Times New Roman" w:hAnsi="Times New Roman" w:cs="Times New Roman"/>
          <w:b/>
          <w:bCs/>
        </w:rPr>
        <w:lastRenderedPageBreak/>
        <w:t>Recommended Citation</w:t>
      </w:r>
    </w:p>
    <w:p w14:paraId="03E4CB6D" w14:textId="28FE9888" w:rsidR="00CE04E5" w:rsidRPr="00CE04E5" w:rsidRDefault="00CE04E5" w:rsidP="00CE04E5">
      <w:pPr>
        <w:spacing w:line="480" w:lineRule="auto"/>
        <w:rPr>
          <w:rFonts w:ascii="Times New Roman" w:eastAsia="Times New Roman" w:hAnsi="Times New Roman" w:cs="Times New Roman"/>
        </w:rPr>
      </w:pPr>
      <w:r w:rsidRPr="00CE04E5">
        <w:rPr>
          <w:rFonts w:ascii="Times New Roman" w:eastAsia="Times New Roman" w:hAnsi="Times New Roman" w:cs="Times New Roman"/>
        </w:rPr>
        <w:t xml:space="preserve">McFadden-Hiller JE, Beyer DE Jr, </w:t>
      </w:r>
      <w:proofErr w:type="spellStart"/>
      <w:r w:rsidRPr="00CE04E5">
        <w:rPr>
          <w:rFonts w:ascii="Times New Roman" w:eastAsia="Times New Roman" w:hAnsi="Times New Roman" w:cs="Times New Roman"/>
        </w:rPr>
        <w:t>Belant</w:t>
      </w:r>
      <w:proofErr w:type="spellEnd"/>
      <w:r w:rsidRPr="00CE04E5">
        <w:rPr>
          <w:rFonts w:ascii="Times New Roman" w:eastAsia="Times New Roman" w:hAnsi="Times New Roman" w:cs="Times New Roman"/>
        </w:rPr>
        <w:t xml:space="preserve"> JL (2016) Spatial Distribution of Black Bear Incident Reports in Michigan. </w:t>
      </w:r>
      <w:proofErr w:type="spellStart"/>
      <w:r w:rsidRPr="00CE04E5">
        <w:rPr>
          <w:rFonts w:ascii="Times New Roman" w:eastAsia="Times New Roman" w:hAnsi="Times New Roman" w:cs="Times New Roman"/>
        </w:rPr>
        <w:t>PLoS</w:t>
      </w:r>
      <w:proofErr w:type="spellEnd"/>
      <w:r w:rsidRPr="00CE04E5">
        <w:rPr>
          <w:rFonts w:ascii="Times New Roman" w:eastAsia="Times New Roman" w:hAnsi="Times New Roman" w:cs="Times New Roman"/>
        </w:rPr>
        <w:t xml:space="preserve"> ONE 11(4): e0154474. https://doi.org/10.1371/journal.pone.0154474</w:t>
      </w:r>
    </w:p>
    <w:p w14:paraId="55089CC8" w14:textId="4A2E52F3" w:rsidR="0002163A" w:rsidRDefault="0002163A" w:rsidP="0002163A">
      <w:pPr>
        <w:spacing w:line="480" w:lineRule="auto"/>
        <w:jc w:val="center"/>
        <w:rPr>
          <w:rFonts w:ascii="Times New Roman" w:eastAsia="Times New Roman" w:hAnsi="Times New Roman" w:cs="Times New Roman"/>
          <w:b/>
          <w:bCs/>
        </w:rPr>
      </w:pPr>
      <w:r>
        <w:rPr>
          <w:rFonts w:ascii="Times New Roman" w:eastAsia="Times New Roman" w:hAnsi="Times New Roman" w:cs="Times New Roman"/>
          <w:b/>
          <w:bCs/>
        </w:rPr>
        <w:t>Considerations for Long-term Preservation</w:t>
      </w:r>
    </w:p>
    <w:p w14:paraId="6E31214C" w14:textId="621A8965" w:rsidR="00CE04E5" w:rsidRPr="00A01D78" w:rsidRDefault="00A01D78" w:rsidP="0002163A">
      <w:pPr>
        <w:spacing w:line="480" w:lineRule="auto"/>
        <w:jc w:val="center"/>
        <w:rPr>
          <w:rFonts w:ascii="Times New Roman" w:eastAsia="Times New Roman" w:hAnsi="Times New Roman" w:cs="Times New Roman"/>
        </w:rPr>
      </w:pPr>
      <w:r>
        <w:rPr>
          <w:rFonts w:ascii="Times New Roman" w:eastAsia="Times New Roman" w:hAnsi="Times New Roman" w:cs="Times New Roman"/>
        </w:rPr>
        <w:t xml:space="preserve">In considering the long-term preservation of this data, it should be noted that the files are in a proprietary format, as </w:t>
      </w:r>
      <w:proofErr w:type="spellStart"/>
      <w:r>
        <w:rPr>
          <w:rFonts w:ascii="Times New Roman" w:eastAsia="Times New Roman" w:hAnsi="Times New Roman" w:cs="Times New Roman"/>
        </w:rPr>
        <w:t>xslx</w:t>
      </w:r>
      <w:proofErr w:type="spellEnd"/>
      <w:r>
        <w:rPr>
          <w:rFonts w:ascii="Times New Roman" w:eastAsia="Times New Roman" w:hAnsi="Times New Roman" w:cs="Times New Roman"/>
        </w:rPr>
        <w:t xml:space="preserve"> files. They are accessible through open-source software.</w:t>
      </w:r>
    </w:p>
    <w:p w14:paraId="4032CE88" w14:textId="7E8C0D81" w:rsidR="0002163A" w:rsidRDefault="0002163A" w:rsidP="0002163A">
      <w:pPr>
        <w:spacing w:line="480" w:lineRule="auto"/>
        <w:jc w:val="center"/>
        <w:rPr>
          <w:rFonts w:ascii="Times New Roman" w:eastAsia="Times New Roman" w:hAnsi="Times New Roman" w:cs="Times New Roman"/>
          <w:b/>
          <w:bCs/>
        </w:rPr>
      </w:pPr>
      <w:r>
        <w:rPr>
          <w:rFonts w:ascii="Times New Roman" w:eastAsia="Times New Roman" w:hAnsi="Times New Roman" w:cs="Times New Roman"/>
          <w:b/>
          <w:bCs/>
        </w:rPr>
        <w:t>Copyright License</w:t>
      </w:r>
    </w:p>
    <w:p w14:paraId="0D75938A" w14:textId="33FEC20B" w:rsidR="00E0681A" w:rsidRPr="0002163A" w:rsidRDefault="0002163A" w:rsidP="0002163A">
      <w:pPr>
        <w:spacing w:line="480" w:lineRule="auto"/>
        <w:rPr>
          <w:rFonts w:ascii="Times New Roman" w:eastAsia="Times New Roman" w:hAnsi="Times New Roman" w:cs="Times New Roman"/>
        </w:rPr>
      </w:pPr>
      <w:r>
        <w:rPr>
          <w:rFonts w:ascii="Times New Roman" w:eastAsia="Times New Roman" w:hAnsi="Times New Roman" w:cs="Times New Roman"/>
        </w:rPr>
        <w:t xml:space="preserve">The data are covered under a Creative Commons Attribution 4.0 license (CC BY 4.0). This means that the data may be shared and </w:t>
      </w:r>
      <w:r w:rsidR="00E0681A">
        <w:rPr>
          <w:rFonts w:ascii="Times New Roman" w:eastAsia="Times New Roman" w:hAnsi="Times New Roman" w:cs="Times New Roman"/>
        </w:rPr>
        <w:t>adapted but must attribute credit, link to the license, and indicate any changes. Full license information can be found at</w:t>
      </w:r>
      <w:r w:rsidR="00A01D78">
        <w:rPr>
          <w:rFonts w:ascii="Times New Roman" w:eastAsia="Times New Roman" w:hAnsi="Times New Roman" w:cs="Times New Roman"/>
        </w:rPr>
        <w:t xml:space="preserve"> </w:t>
      </w:r>
      <w:r w:rsidR="00A01D78">
        <w:rPr>
          <w:rFonts w:ascii="Times New Roman" w:eastAsia="Times New Roman" w:hAnsi="Times New Roman" w:cs="Times New Roman"/>
        </w:rPr>
        <w:fldChar w:fldCharType="begin"/>
      </w:r>
      <w:r w:rsidR="00A01D78">
        <w:rPr>
          <w:rFonts w:ascii="Times New Roman" w:eastAsia="Times New Roman" w:hAnsi="Times New Roman" w:cs="Times New Roman"/>
        </w:rPr>
        <w:instrText xml:space="preserve"> HYPERLINK "</w:instrText>
      </w:r>
      <w:r w:rsidR="00A01D78" w:rsidRPr="00E0681A">
        <w:rPr>
          <w:rFonts w:ascii="Times New Roman" w:eastAsia="Times New Roman" w:hAnsi="Times New Roman" w:cs="Times New Roman"/>
        </w:rPr>
        <w:instrText>https://creativecommons.org/licenses/by/4.0/legalcode</w:instrText>
      </w:r>
      <w:r w:rsidR="00A01D78">
        <w:rPr>
          <w:rFonts w:ascii="Times New Roman" w:eastAsia="Times New Roman" w:hAnsi="Times New Roman" w:cs="Times New Roman"/>
        </w:rPr>
        <w:instrText xml:space="preserve">" </w:instrText>
      </w:r>
      <w:r w:rsidR="00A01D78">
        <w:rPr>
          <w:rFonts w:ascii="Times New Roman" w:eastAsia="Times New Roman" w:hAnsi="Times New Roman" w:cs="Times New Roman"/>
        </w:rPr>
        <w:fldChar w:fldCharType="separate"/>
      </w:r>
      <w:r w:rsidR="00A01D78" w:rsidRPr="00F96261">
        <w:rPr>
          <w:rStyle w:val="Hyperlink"/>
          <w:rFonts w:ascii="Times New Roman" w:eastAsia="Times New Roman" w:hAnsi="Times New Roman" w:cs="Times New Roman"/>
        </w:rPr>
        <w:t>https://creativecommons.org/licenses/by/4.0/legalcode</w:t>
      </w:r>
      <w:r w:rsidR="00A01D78">
        <w:rPr>
          <w:rFonts w:ascii="Times New Roman" w:eastAsia="Times New Roman" w:hAnsi="Times New Roman" w:cs="Times New Roman"/>
        </w:rPr>
        <w:fldChar w:fldCharType="end"/>
      </w:r>
      <w:r w:rsidR="00E0681A">
        <w:rPr>
          <w:rFonts w:ascii="Times New Roman" w:eastAsia="Times New Roman" w:hAnsi="Times New Roman" w:cs="Times New Roman"/>
        </w:rPr>
        <w:t xml:space="preserve"> and should be reviewed before use.</w:t>
      </w:r>
    </w:p>
    <w:p w14:paraId="30E9A6AE" w14:textId="5CF00210" w:rsidR="0002163A" w:rsidRDefault="0002163A" w:rsidP="0002163A">
      <w:pPr>
        <w:spacing w:line="480" w:lineRule="auto"/>
        <w:jc w:val="center"/>
        <w:rPr>
          <w:rFonts w:ascii="Times New Roman" w:eastAsia="Times New Roman" w:hAnsi="Times New Roman" w:cs="Times New Roman"/>
          <w:b/>
          <w:bCs/>
        </w:rPr>
      </w:pPr>
      <w:r>
        <w:rPr>
          <w:rFonts w:ascii="Times New Roman" w:eastAsia="Times New Roman" w:hAnsi="Times New Roman" w:cs="Times New Roman"/>
          <w:b/>
          <w:bCs/>
        </w:rPr>
        <w:t>Human Subjects Consideration</w:t>
      </w:r>
    </w:p>
    <w:p w14:paraId="046E0266" w14:textId="4F66FDCE" w:rsidR="0002163A" w:rsidRPr="00A01D78" w:rsidRDefault="00A01D78" w:rsidP="00A01D78">
      <w:pPr>
        <w:spacing w:line="480" w:lineRule="auto"/>
        <w:rPr>
          <w:rFonts w:ascii="Times New Roman" w:eastAsia="Times New Roman" w:hAnsi="Times New Roman" w:cs="Times New Roman"/>
        </w:rPr>
      </w:pPr>
      <w:r>
        <w:rPr>
          <w:rFonts w:ascii="Times New Roman" w:eastAsia="Times New Roman" w:hAnsi="Times New Roman" w:cs="Times New Roman"/>
        </w:rPr>
        <w:t>There are no human subject considerations for this dataset.</w:t>
      </w:r>
    </w:p>
    <w:p w14:paraId="690075E3" w14:textId="77777777" w:rsidR="0002163A" w:rsidRPr="0002163A" w:rsidRDefault="0002163A" w:rsidP="0002163A">
      <w:pPr>
        <w:spacing w:line="480" w:lineRule="auto"/>
        <w:jc w:val="center"/>
        <w:rPr>
          <w:rFonts w:ascii="Times New Roman" w:hAnsi="Times New Roman" w:cs="Times New Roman"/>
          <w:b/>
          <w:bCs/>
        </w:rPr>
      </w:pPr>
    </w:p>
    <w:p w14:paraId="0C255884" w14:textId="77777777" w:rsidR="0002163A" w:rsidRDefault="0002163A" w:rsidP="0002163A">
      <w:pPr>
        <w:rPr>
          <w:rFonts w:ascii="Times New Roman" w:hAnsi="Times New Roman" w:cs="Times New Roman"/>
        </w:rPr>
      </w:pPr>
      <w:r>
        <w:rPr>
          <w:rFonts w:ascii="Times New Roman" w:hAnsi="Times New Roman" w:cs="Times New Roman"/>
        </w:rPr>
        <w:br w:type="page"/>
      </w:r>
    </w:p>
    <w:p w14:paraId="0FC17F0C" w14:textId="77777777" w:rsidR="0002163A" w:rsidRPr="0002163A" w:rsidRDefault="0002163A" w:rsidP="0002163A">
      <w:pPr>
        <w:spacing w:line="480" w:lineRule="auto"/>
        <w:jc w:val="center"/>
        <w:rPr>
          <w:rFonts w:ascii="Times New Roman" w:hAnsi="Times New Roman" w:cs="Times New Roman"/>
          <w:b/>
          <w:bCs/>
        </w:rPr>
      </w:pPr>
      <w:r w:rsidRPr="0002163A">
        <w:rPr>
          <w:rFonts w:ascii="Times New Roman" w:hAnsi="Times New Roman" w:cs="Times New Roman"/>
          <w:b/>
          <w:bCs/>
        </w:rPr>
        <w:lastRenderedPageBreak/>
        <w:t>References</w:t>
      </w:r>
    </w:p>
    <w:p w14:paraId="60BDB89C" w14:textId="77777777" w:rsidR="0002163A" w:rsidRPr="0002163A" w:rsidRDefault="0002163A" w:rsidP="0002163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02163A">
        <w:rPr>
          <w:rFonts w:ascii="Times New Roman" w:hAnsi="Times New Roman" w:cs="Times New Roman"/>
        </w:rPr>
        <w:t xml:space="preserve">Federal Geographic Data Committee. (n.d.). </w:t>
      </w:r>
      <w:r w:rsidRPr="0002163A">
        <w:rPr>
          <w:rFonts w:ascii="Times New Roman" w:hAnsi="Times New Roman" w:cs="Times New Roman"/>
          <w:i/>
          <w:iCs/>
        </w:rPr>
        <w:t>ISO Geospatial Metadata Standards</w:t>
      </w:r>
      <w:r w:rsidRPr="0002163A">
        <w:rPr>
          <w:rFonts w:ascii="Times New Roman" w:hAnsi="Times New Roman" w:cs="Times New Roman"/>
        </w:rPr>
        <w:t>. Retrieved February 11, 2021, from https://www.fgdc.gov/metadata/iso-standards</w:t>
      </w:r>
    </w:p>
    <w:p w14:paraId="69601189" w14:textId="77777777" w:rsidR="0002163A" w:rsidRPr="0002163A" w:rsidRDefault="0002163A" w:rsidP="0002163A">
      <w:pPr>
        <w:pStyle w:val="Bibliography"/>
        <w:rPr>
          <w:rFonts w:ascii="Times New Roman" w:hAnsi="Times New Roman" w:cs="Times New Roman"/>
        </w:rPr>
      </w:pPr>
      <w:r w:rsidRPr="0002163A">
        <w:rPr>
          <w:rFonts w:ascii="Times New Roman" w:hAnsi="Times New Roman" w:cs="Times New Roman"/>
        </w:rPr>
        <w:t xml:space="preserve">Forest Service Research Data Archive. (n.d.-a). </w:t>
      </w:r>
      <w:r w:rsidRPr="0002163A">
        <w:rPr>
          <w:rFonts w:ascii="Times New Roman" w:hAnsi="Times New Roman" w:cs="Times New Roman"/>
          <w:i/>
          <w:iCs/>
        </w:rPr>
        <w:t>Metadata Standards</w:t>
      </w:r>
      <w:r w:rsidRPr="0002163A">
        <w:rPr>
          <w:rFonts w:ascii="Times New Roman" w:hAnsi="Times New Roman" w:cs="Times New Roman"/>
        </w:rPr>
        <w:t>. Retrieved February 11, 2021, from https://www.fs.usda.gov/rds/archive/metadata/standards</w:t>
      </w:r>
    </w:p>
    <w:p w14:paraId="258D9EF2" w14:textId="77777777" w:rsidR="0002163A" w:rsidRPr="0002163A" w:rsidRDefault="0002163A" w:rsidP="0002163A">
      <w:pPr>
        <w:pStyle w:val="Bibliography"/>
        <w:rPr>
          <w:rFonts w:ascii="Times New Roman" w:hAnsi="Times New Roman" w:cs="Times New Roman"/>
        </w:rPr>
      </w:pPr>
      <w:r w:rsidRPr="0002163A">
        <w:rPr>
          <w:rFonts w:ascii="Times New Roman" w:hAnsi="Times New Roman" w:cs="Times New Roman"/>
        </w:rPr>
        <w:t xml:space="preserve">Forest Service Research Data Archive. (n.d.-b). </w:t>
      </w:r>
      <w:r w:rsidRPr="0002163A">
        <w:rPr>
          <w:rFonts w:ascii="Times New Roman" w:hAnsi="Times New Roman" w:cs="Times New Roman"/>
          <w:i/>
          <w:iCs/>
        </w:rPr>
        <w:t>Submitting Data</w:t>
      </w:r>
      <w:r w:rsidRPr="0002163A">
        <w:rPr>
          <w:rFonts w:ascii="Times New Roman" w:hAnsi="Times New Roman" w:cs="Times New Roman"/>
        </w:rPr>
        <w:t>. Retrieved February 10, 2021, from https://www.fs.usda.gov/rds/archive/submittingData</w:t>
      </w:r>
    </w:p>
    <w:p w14:paraId="45176C27" w14:textId="77777777" w:rsidR="0002163A" w:rsidRPr="0002163A" w:rsidRDefault="0002163A" w:rsidP="0002163A">
      <w:pPr>
        <w:pStyle w:val="Bibliography"/>
        <w:rPr>
          <w:rFonts w:ascii="Times New Roman" w:hAnsi="Times New Roman" w:cs="Times New Roman"/>
        </w:rPr>
      </w:pPr>
      <w:r w:rsidRPr="0002163A">
        <w:rPr>
          <w:rFonts w:ascii="Times New Roman" w:hAnsi="Times New Roman" w:cs="Times New Roman"/>
        </w:rPr>
        <w:t xml:space="preserve">McFadden-Hiller, J. E., Jr, D. E. B., &amp; </w:t>
      </w:r>
      <w:proofErr w:type="spellStart"/>
      <w:r w:rsidRPr="0002163A">
        <w:rPr>
          <w:rFonts w:ascii="Times New Roman" w:hAnsi="Times New Roman" w:cs="Times New Roman"/>
        </w:rPr>
        <w:t>Belant</w:t>
      </w:r>
      <w:proofErr w:type="spellEnd"/>
      <w:r w:rsidRPr="0002163A">
        <w:rPr>
          <w:rFonts w:ascii="Times New Roman" w:hAnsi="Times New Roman" w:cs="Times New Roman"/>
        </w:rPr>
        <w:t xml:space="preserve">, J. L. (2016). Spatial Distribution of Black Bear Incident Reports in Michigan. </w:t>
      </w:r>
      <w:r w:rsidRPr="0002163A">
        <w:rPr>
          <w:rFonts w:ascii="Times New Roman" w:hAnsi="Times New Roman" w:cs="Times New Roman"/>
          <w:i/>
          <w:iCs/>
        </w:rPr>
        <w:t>PLOS ONE</w:t>
      </w:r>
      <w:r w:rsidRPr="0002163A">
        <w:rPr>
          <w:rFonts w:ascii="Times New Roman" w:hAnsi="Times New Roman" w:cs="Times New Roman"/>
        </w:rPr>
        <w:t xml:space="preserve">, </w:t>
      </w:r>
      <w:r w:rsidRPr="0002163A">
        <w:rPr>
          <w:rFonts w:ascii="Times New Roman" w:hAnsi="Times New Roman" w:cs="Times New Roman"/>
          <w:i/>
          <w:iCs/>
        </w:rPr>
        <w:t>11</w:t>
      </w:r>
      <w:r w:rsidRPr="0002163A">
        <w:rPr>
          <w:rFonts w:ascii="Times New Roman" w:hAnsi="Times New Roman" w:cs="Times New Roman"/>
        </w:rPr>
        <w:t>(4), e0154474. https://doi.org/10.1371/journal.pone.0154474</w:t>
      </w:r>
    </w:p>
    <w:p w14:paraId="2E9CDD86" w14:textId="77777777" w:rsidR="0002163A" w:rsidRPr="0002163A" w:rsidRDefault="0002163A" w:rsidP="0002163A">
      <w:pPr>
        <w:pStyle w:val="Bibliography"/>
        <w:rPr>
          <w:rFonts w:ascii="Times New Roman" w:hAnsi="Times New Roman" w:cs="Times New Roman"/>
        </w:rPr>
      </w:pPr>
      <w:r w:rsidRPr="0002163A">
        <w:rPr>
          <w:rFonts w:ascii="Times New Roman" w:hAnsi="Times New Roman" w:cs="Times New Roman"/>
        </w:rPr>
        <w:t xml:space="preserve">Michigan Department of Natural Resources. (2016, July 19). </w:t>
      </w:r>
      <w:r w:rsidRPr="0002163A">
        <w:rPr>
          <w:rFonts w:ascii="Times New Roman" w:hAnsi="Times New Roman" w:cs="Times New Roman"/>
          <w:i/>
          <w:iCs/>
        </w:rPr>
        <w:t>DNR and U.S. Forest Service cooperate on “Good Neighbor Authority.”</w:t>
      </w:r>
      <w:r w:rsidRPr="0002163A">
        <w:rPr>
          <w:rFonts w:ascii="Times New Roman" w:hAnsi="Times New Roman" w:cs="Times New Roman"/>
        </w:rPr>
        <w:t xml:space="preserve"> https://www.michigan.gov/dnr/0,4570,7-350-79137_79770_79873_80003-388998--,00.html</w:t>
      </w:r>
    </w:p>
    <w:p w14:paraId="52EB30D9" w14:textId="77777777" w:rsidR="0002163A" w:rsidRPr="0002163A" w:rsidRDefault="0002163A" w:rsidP="0002163A">
      <w:pPr>
        <w:pStyle w:val="Bibliography"/>
        <w:rPr>
          <w:rFonts w:ascii="Times New Roman" w:hAnsi="Times New Roman" w:cs="Times New Roman"/>
        </w:rPr>
      </w:pPr>
      <w:r w:rsidRPr="0002163A">
        <w:rPr>
          <w:rFonts w:ascii="Times New Roman" w:hAnsi="Times New Roman" w:cs="Times New Roman"/>
        </w:rPr>
        <w:t xml:space="preserve">Registry of Research Data Repositories. (2019, August 7). </w:t>
      </w:r>
      <w:r w:rsidRPr="0002163A">
        <w:rPr>
          <w:rFonts w:ascii="Times New Roman" w:hAnsi="Times New Roman" w:cs="Times New Roman"/>
          <w:i/>
          <w:iCs/>
        </w:rPr>
        <w:t>Forest Service Research Data Archive</w:t>
      </w:r>
      <w:r w:rsidRPr="0002163A">
        <w:rPr>
          <w:rFonts w:ascii="Times New Roman" w:hAnsi="Times New Roman" w:cs="Times New Roman"/>
        </w:rPr>
        <w:t>. http://doi.org/10.17616/R3404J</w:t>
      </w:r>
    </w:p>
    <w:p w14:paraId="23BDE680" w14:textId="77777777" w:rsidR="0002163A" w:rsidRPr="0002163A" w:rsidRDefault="0002163A" w:rsidP="0002163A">
      <w:pPr>
        <w:pStyle w:val="Bibliography"/>
        <w:rPr>
          <w:rFonts w:ascii="Times New Roman" w:hAnsi="Times New Roman" w:cs="Times New Roman"/>
        </w:rPr>
      </w:pPr>
      <w:r w:rsidRPr="0002163A">
        <w:rPr>
          <w:rFonts w:ascii="Times New Roman" w:hAnsi="Times New Roman" w:cs="Times New Roman"/>
        </w:rPr>
        <w:t xml:space="preserve">Strasser, C., Cook, R., Michener, W., &amp; Budden, A. (n.d.). </w:t>
      </w:r>
      <w:proofErr w:type="spellStart"/>
      <w:r w:rsidRPr="0002163A">
        <w:rPr>
          <w:rFonts w:ascii="Times New Roman" w:hAnsi="Times New Roman" w:cs="Times New Roman"/>
          <w:i/>
          <w:iCs/>
        </w:rPr>
        <w:t>DataOne</w:t>
      </w:r>
      <w:proofErr w:type="spellEnd"/>
      <w:r w:rsidRPr="0002163A">
        <w:rPr>
          <w:rFonts w:ascii="Times New Roman" w:hAnsi="Times New Roman" w:cs="Times New Roman"/>
          <w:i/>
          <w:iCs/>
        </w:rPr>
        <w:t xml:space="preserve"> Primer on Data Management: What you always wanted to know</w:t>
      </w:r>
      <w:r w:rsidRPr="0002163A">
        <w:rPr>
          <w:rFonts w:ascii="Times New Roman" w:hAnsi="Times New Roman" w:cs="Times New Roman"/>
        </w:rPr>
        <w:t>. 11.</w:t>
      </w:r>
    </w:p>
    <w:p w14:paraId="47408508" w14:textId="77777777" w:rsidR="0002163A" w:rsidRPr="0002163A" w:rsidRDefault="0002163A" w:rsidP="0002163A">
      <w:pPr>
        <w:pStyle w:val="Bibliography"/>
        <w:rPr>
          <w:rFonts w:ascii="Times New Roman" w:hAnsi="Times New Roman" w:cs="Times New Roman"/>
        </w:rPr>
      </w:pPr>
      <w:r w:rsidRPr="0002163A">
        <w:rPr>
          <w:rFonts w:ascii="Times New Roman" w:hAnsi="Times New Roman" w:cs="Times New Roman"/>
        </w:rPr>
        <w:t xml:space="preserve">US Forest Service. (n.d.). </w:t>
      </w:r>
      <w:r w:rsidRPr="0002163A">
        <w:rPr>
          <w:rFonts w:ascii="Times New Roman" w:hAnsi="Times New Roman" w:cs="Times New Roman"/>
          <w:i/>
          <w:iCs/>
        </w:rPr>
        <w:t>Shared Stewardship</w:t>
      </w:r>
      <w:r w:rsidRPr="0002163A">
        <w:rPr>
          <w:rFonts w:ascii="Times New Roman" w:hAnsi="Times New Roman" w:cs="Times New Roman"/>
        </w:rPr>
        <w:t>. Retrieved February 10, 2021, from https://www.fs.usda.gov/managing-land/shared-stewardship</w:t>
      </w:r>
    </w:p>
    <w:p w14:paraId="113C5728" w14:textId="77777777" w:rsidR="0002163A" w:rsidRPr="0002163A" w:rsidRDefault="0002163A" w:rsidP="0002163A">
      <w:pPr>
        <w:pStyle w:val="Bibliography"/>
        <w:rPr>
          <w:rFonts w:ascii="Times New Roman" w:hAnsi="Times New Roman" w:cs="Times New Roman"/>
        </w:rPr>
      </w:pPr>
      <w:r w:rsidRPr="0002163A">
        <w:rPr>
          <w:rFonts w:ascii="Times New Roman" w:hAnsi="Times New Roman" w:cs="Times New Roman"/>
        </w:rPr>
        <w:t xml:space="preserve">Wu, M., </w:t>
      </w:r>
      <w:proofErr w:type="spellStart"/>
      <w:r w:rsidRPr="0002163A">
        <w:rPr>
          <w:rFonts w:ascii="Times New Roman" w:hAnsi="Times New Roman" w:cs="Times New Roman"/>
        </w:rPr>
        <w:t>Psomopoulos</w:t>
      </w:r>
      <w:proofErr w:type="spellEnd"/>
      <w:r w:rsidRPr="0002163A">
        <w:rPr>
          <w:rFonts w:ascii="Times New Roman" w:hAnsi="Times New Roman" w:cs="Times New Roman"/>
        </w:rPr>
        <w:t xml:space="preserve">, F., Khalsa, S. J., &amp; de </w:t>
      </w:r>
      <w:proofErr w:type="spellStart"/>
      <w:r w:rsidRPr="0002163A">
        <w:rPr>
          <w:rFonts w:ascii="Times New Roman" w:hAnsi="Times New Roman" w:cs="Times New Roman"/>
        </w:rPr>
        <w:t>Waard</w:t>
      </w:r>
      <w:proofErr w:type="spellEnd"/>
      <w:r w:rsidRPr="0002163A">
        <w:rPr>
          <w:rFonts w:ascii="Times New Roman" w:hAnsi="Times New Roman" w:cs="Times New Roman"/>
        </w:rPr>
        <w:t xml:space="preserve">, A. (2019). Data Discovery Paradigms: User Requirements and Recommendations for Data Repositories. </w:t>
      </w:r>
      <w:r w:rsidRPr="0002163A">
        <w:rPr>
          <w:rFonts w:ascii="Times New Roman" w:hAnsi="Times New Roman" w:cs="Times New Roman"/>
          <w:i/>
          <w:iCs/>
        </w:rPr>
        <w:t>Data Science Journal</w:t>
      </w:r>
      <w:r w:rsidRPr="0002163A">
        <w:rPr>
          <w:rFonts w:ascii="Times New Roman" w:hAnsi="Times New Roman" w:cs="Times New Roman"/>
        </w:rPr>
        <w:t xml:space="preserve">, </w:t>
      </w:r>
      <w:r w:rsidRPr="0002163A">
        <w:rPr>
          <w:rFonts w:ascii="Times New Roman" w:hAnsi="Times New Roman" w:cs="Times New Roman"/>
          <w:i/>
          <w:iCs/>
        </w:rPr>
        <w:t>18</w:t>
      </w:r>
      <w:r w:rsidRPr="0002163A">
        <w:rPr>
          <w:rFonts w:ascii="Times New Roman" w:hAnsi="Times New Roman" w:cs="Times New Roman"/>
        </w:rPr>
        <w:t>, 3. https://doi.org/10.5334/dsj-2019-003</w:t>
      </w:r>
    </w:p>
    <w:p w14:paraId="69C71683" w14:textId="33BCC476" w:rsidR="0076382D" w:rsidRDefault="0002163A" w:rsidP="0002163A">
      <w:r>
        <w:rPr>
          <w:rFonts w:ascii="Times New Roman" w:hAnsi="Times New Roman" w:cs="Times New Roman"/>
        </w:rPr>
        <w:fldChar w:fldCharType="end"/>
      </w:r>
    </w:p>
    <w:sectPr w:rsidR="0076382D">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87604F" w14:textId="77777777" w:rsidR="00063009" w:rsidRDefault="00063009" w:rsidP="0002163A">
      <w:r>
        <w:separator/>
      </w:r>
    </w:p>
  </w:endnote>
  <w:endnote w:type="continuationSeparator" w:id="0">
    <w:p w14:paraId="0FCA719A" w14:textId="77777777" w:rsidR="00063009" w:rsidRDefault="00063009" w:rsidP="000216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1B66AF" w14:textId="77777777" w:rsidR="00063009" w:rsidRDefault="00063009" w:rsidP="0002163A">
      <w:r>
        <w:separator/>
      </w:r>
    </w:p>
  </w:footnote>
  <w:footnote w:type="continuationSeparator" w:id="0">
    <w:p w14:paraId="0409B536" w14:textId="77777777" w:rsidR="00063009" w:rsidRDefault="00063009" w:rsidP="000216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727C7A" w14:textId="77777777" w:rsidR="0002163A" w:rsidRPr="006F60D3" w:rsidRDefault="0002163A" w:rsidP="0002163A">
    <w:pPr>
      <w:pStyle w:val="Header"/>
      <w:rPr>
        <w:rFonts w:ascii="Times New Roman" w:hAnsi="Times New Roman" w:cs="Times New Roman"/>
        <w:sz w:val="22"/>
        <w:szCs w:val="22"/>
      </w:rPr>
    </w:pPr>
    <w:r w:rsidRPr="006F60D3">
      <w:rPr>
        <w:rFonts w:ascii="Times New Roman" w:hAnsi="Times New Roman" w:cs="Times New Roman"/>
        <w:sz w:val="22"/>
        <w:szCs w:val="22"/>
      </w:rPr>
      <w:t>Adrienne VandenBosch</w:t>
    </w:r>
  </w:p>
  <w:p w14:paraId="3DD41666" w14:textId="2F490A45" w:rsidR="0002163A" w:rsidRDefault="0002163A" w:rsidP="0002163A">
    <w:pPr>
      <w:pStyle w:val="Header"/>
      <w:rPr>
        <w:rFonts w:ascii="Times New Roman" w:hAnsi="Times New Roman" w:cs="Times New Roman"/>
        <w:sz w:val="22"/>
        <w:szCs w:val="22"/>
      </w:rPr>
    </w:pPr>
    <w:r w:rsidRPr="006F60D3">
      <w:rPr>
        <w:rFonts w:ascii="Times New Roman" w:hAnsi="Times New Roman" w:cs="Times New Roman"/>
        <w:sz w:val="22"/>
        <w:szCs w:val="22"/>
      </w:rPr>
      <w:t>LIS 4220: Data Curation</w:t>
    </w:r>
  </w:p>
  <w:p w14:paraId="201BB430" w14:textId="77777777" w:rsidR="00E0681A" w:rsidRDefault="00E0681A" w:rsidP="0002163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163A"/>
    <w:rsid w:val="0002163A"/>
    <w:rsid w:val="00063009"/>
    <w:rsid w:val="00226B0D"/>
    <w:rsid w:val="00897805"/>
    <w:rsid w:val="00A01D78"/>
    <w:rsid w:val="00C66D1D"/>
    <w:rsid w:val="00CE04E5"/>
    <w:rsid w:val="00E068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51C23B"/>
  <w15:chartTrackingRefBased/>
  <w15:docId w15:val="{7F7B2F8A-5166-F049-BF90-00C1506FD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63A"/>
    <w:rPr>
      <w:rFonts w:eastAsiaTheme="minorEastAs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163A"/>
    <w:pPr>
      <w:tabs>
        <w:tab w:val="center" w:pos="4680"/>
        <w:tab w:val="right" w:pos="9360"/>
      </w:tabs>
    </w:pPr>
    <w:rPr>
      <w:rFonts w:eastAsiaTheme="minorHAnsi"/>
    </w:rPr>
  </w:style>
  <w:style w:type="character" w:customStyle="1" w:styleId="HeaderChar">
    <w:name w:val="Header Char"/>
    <w:basedOn w:val="DefaultParagraphFont"/>
    <w:link w:val="Header"/>
    <w:uiPriority w:val="99"/>
    <w:rsid w:val="0002163A"/>
  </w:style>
  <w:style w:type="paragraph" w:styleId="Footer">
    <w:name w:val="footer"/>
    <w:basedOn w:val="Normal"/>
    <w:link w:val="FooterChar"/>
    <w:uiPriority w:val="99"/>
    <w:unhideWhenUsed/>
    <w:rsid w:val="0002163A"/>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02163A"/>
  </w:style>
  <w:style w:type="paragraph" w:styleId="ListParagraph">
    <w:name w:val="List Paragraph"/>
    <w:basedOn w:val="Normal"/>
    <w:uiPriority w:val="34"/>
    <w:qFormat/>
    <w:rsid w:val="0002163A"/>
    <w:pPr>
      <w:ind w:left="720"/>
      <w:contextualSpacing/>
    </w:pPr>
  </w:style>
  <w:style w:type="character" w:styleId="Hyperlink">
    <w:name w:val="Hyperlink"/>
    <w:basedOn w:val="DefaultParagraphFont"/>
    <w:uiPriority w:val="99"/>
    <w:unhideWhenUsed/>
    <w:rsid w:val="0002163A"/>
    <w:rPr>
      <w:color w:val="0000FF"/>
      <w:u w:val="single"/>
    </w:rPr>
  </w:style>
  <w:style w:type="paragraph" w:styleId="Bibliography">
    <w:name w:val="Bibliography"/>
    <w:basedOn w:val="Normal"/>
    <w:next w:val="Normal"/>
    <w:uiPriority w:val="37"/>
    <w:unhideWhenUsed/>
    <w:rsid w:val="0002163A"/>
    <w:pPr>
      <w:spacing w:line="480" w:lineRule="auto"/>
      <w:ind w:left="720" w:hanging="720"/>
    </w:pPr>
  </w:style>
  <w:style w:type="character" w:styleId="UnresolvedMention">
    <w:name w:val="Unresolved Mention"/>
    <w:basedOn w:val="DefaultParagraphFont"/>
    <w:uiPriority w:val="99"/>
    <w:semiHidden/>
    <w:unhideWhenUsed/>
    <w:rsid w:val="00E0681A"/>
    <w:rPr>
      <w:color w:val="605E5C"/>
      <w:shd w:val="clear" w:color="auto" w:fill="E1DFDD"/>
    </w:rPr>
  </w:style>
  <w:style w:type="character" w:styleId="FollowedHyperlink">
    <w:name w:val="FollowedHyperlink"/>
    <w:basedOn w:val="DefaultParagraphFont"/>
    <w:uiPriority w:val="99"/>
    <w:semiHidden/>
    <w:unhideWhenUsed/>
    <w:rsid w:val="00E0681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9442679">
      <w:bodyDiv w:val="1"/>
      <w:marLeft w:val="0"/>
      <w:marRight w:val="0"/>
      <w:marTop w:val="0"/>
      <w:marBottom w:val="0"/>
      <w:divBdr>
        <w:top w:val="none" w:sz="0" w:space="0" w:color="auto"/>
        <w:left w:val="none" w:sz="0" w:space="0" w:color="auto"/>
        <w:bottom w:val="none" w:sz="0" w:space="0" w:color="auto"/>
        <w:right w:val="none" w:sz="0" w:space="0" w:color="auto"/>
      </w:divBdr>
    </w:div>
    <w:div w:id="1182739904">
      <w:bodyDiv w:val="1"/>
      <w:marLeft w:val="0"/>
      <w:marRight w:val="0"/>
      <w:marTop w:val="0"/>
      <w:marBottom w:val="0"/>
      <w:divBdr>
        <w:top w:val="none" w:sz="0" w:space="0" w:color="auto"/>
        <w:left w:val="none" w:sz="0" w:space="0" w:color="auto"/>
        <w:bottom w:val="none" w:sz="0" w:space="0" w:color="auto"/>
        <w:right w:val="none" w:sz="0" w:space="0" w:color="auto"/>
      </w:divBdr>
    </w:div>
    <w:div w:id="14956812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fs.usda.gov/rds/archive/" TargetMode="External"/><Relationship Id="rId3" Type="http://schemas.openxmlformats.org/officeDocument/2006/relationships/webSettings" Target="webSettings.xml"/><Relationship Id="rId7" Type="http://schemas.openxmlformats.org/officeDocument/2006/relationships/hyperlink" Target="https://figshare.com/articles/dataset/Spatial_Distribution_of_Black_Bear_Incident_Reports_in_Michigan/3208564?file=5037811"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doi.org/10.1371/journal.pone.0154474"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TotalTime>
  <Pages>8</Pages>
  <Words>4641</Words>
  <Characters>26458</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enne VandenBosch</dc:creator>
  <cp:keywords/>
  <dc:description/>
  <cp:lastModifiedBy>Adrienne VandenBosch</cp:lastModifiedBy>
  <cp:revision>1</cp:revision>
  <dcterms:created xsi:type="dcterms:W3CDTF">2021-02-25T15:05:00Z</dcterms:created>
  <dcterms:modified xsi:type="dcterms:W3CDTF">2021-02-25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zdoDSP1h"/&gt;&lt;style id="http://www.zotero.org/styles/apa" locale="en-US" hasBibliography="1" bibliographyStyleHasBeenSet="1"/&gt;&lt;prefs&gt;&lt;pref name="fieldType" value="Field"/&gt;&lt;/prefs&gt;&lt;/data&gt;</vt:lpwstr>
  </property>
</Properties>
</file>